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5DC76D" w14:textId="77777777" w:rsidR="007D55CB" w:rsidRDefault="007D55CB"/>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7A69369C"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At the time of writing, the </w:t>
      </w:r>
      <w:r w:rsidR="00026387">
        <w:t>COVID-19</w:t>
      </w:r>
      <w:r w:rsidR="0077572A">
        <w:t xml:space="preserve"> pandemic is occurring and accelerating the conception, design, development and use of digital health technology. </w:t>
      </w:r>
      <w:commentRangeStart w:id="0"/>
      <w:commentRangeStart w:id="1"/>
      <w:r w:rsidR="0077572A">
        <w:t xml:space="preserve">Healthcare providers have quickly responded with rapid adaptations like video consultation, </w:t>
      </w:r>
      <w:commentRangeEnd w:id="0"/>
      <w:r w:rsidR="007B1433">
        <w:rPr>
          <w:rStyle w:val="CommentReference"/>
        </w:rPr>
        <w:commentReference w:id="0"/>
      </w:r>
      <w:commentRangeEnd w:id="1"/>
      <w:r w:rsidR="00587210">
        <w:rPr>
          <w:rStyle w:val="CommentReference"/>
        </w:rPr>
        <w:commentReference w:id="1"/>
      </w:r>
      <w:r w:rsidR="0077572A">
        <w:t xml:space="preserve">which </w:t>
      </w:r>
      <w:commentRangeStart w:id="2"/>
      <w:r w:rsidR="0077572A">
        <w:t xml:space="preserve">has accelerated community learning </w:t>
      </w:r>
      <w:commentRangeEnd w:id="2"/>
      <w:r w:rsidR="007B1433">
        <w:rPr>
          <w:rStyle w:val="CommentReference"/>
        </w:rPr>
        <w:commentReference w:id="2"/>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commentRangeStart w:id="3"/>
      <w:r w:rsidR="007D064F">
        <w:t>Other</w:t>
      </w:r>
      <w:commentRangeEnd w:id="3"/>
      <w:r w:rsidR="00587210">
        <w:rPr>
          <w:rStyle w:val="CommentReference"/>
        </w:rPr>
        <w:commentReference w:id="3"/>
      </w:r>
      <w:r w:rsidR="007D064F">
        <w:t xml:space="preserve">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w:t>
      </w:r>
      <w:commentRangeStart w:id="4"/>
      <w:r>
        <w:t>existing</w:t>
      </w:r>
      <w:commentRangeEnd w:id="4"/>
      <w:r w:rsidR="00A166DA">
        <w:rPr>
          <w:rStyle w:val="CommentReference"/>
        </w:rPr>
        <w:commentReference w:id="4"/>
      </w:r>
      <w:r>
        <w:t xml:space="preserve">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w:t>
      </w:r>
      <w:ins w:id="5" w:author="Rebecca Randell" w:date="2020-07-17T10:27:00Z">
        <w:r w:rsidR="007B1433">
          <w:t xml:space="preserve">within the field of health informatics? </w:t>
        </w:r>
      </w:ins>
      <w:r w:rsidR="007D064F">
        <w:t xml:space="preserve">is even more urgent given the accelerated development and adoption during the </w:t>
      </w:r>
      <w:r w:rsidR="00026387">
        <w:t>COVID-19</w:t>
      </w:r>
      <w:r w:rsidR="007D064F">
        <w:t xml:space="preserve"> pandemic.</w:t>
      </w:r>
    </w:p>
    <w:p w14:paraId="2029E978" w14:textId="1E1774EC" w:rsidR="009D0ABB" w:rsidRDefault="00636CC5" w:rsidP="009D0ABB">
      <w:r>
        <w:t xml:space="preserve">The Patient Safety Translational Research Centres were set up by the UK National Institute for Health Research to translate patient-safety knowledge into practice. </w:t>
      </w:r>
      <w:commentRangeStart w:id="6"/>
      <w:r w:rsidR="009D0ABB">
        <w:t>In</w:t>
      </w:r>
      <w:commentRangeEnd w:id="6"/>
      <w:r w:rsidR="00AC4FD6">
        <w:rPr>
          <w:rStyle w:val="CommentReference"/>
        </w:rPr>
        <w:commentReference w:id="6"/>
      </w:r>
      <w:r w:rsidR="009D0ABB">
        <w:t xml:space="preserve">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w:t>
      </w:r>
      <w:del w:id="7" w:author="Richard Williams" w:date="2020-07-21T09:34:00Z">
        <w:r w:rsidR="009D0ABB" w:rsidDel="00C82A4A">
          <w:delText xml:space="preserve"> </w:delText>
        </w:r>
      </w:del>
      <w:r w:rsidR="009D0ABB">
        <w:t xml:space="preserve">to appraise the academic evidence for patient safety in health information systems. </w:t>
      </w:r>
      <w:r w:rsidR="00AC4FD6">
        <w:t>Our</w:t>
      </w:r>
      <w:r w:rsidR="009D0ABB">
        <w:t xml:space="preserve"> collaborative intend</w:t>
      </w:r>
      <w:ins w:id="8" w:author="Dawn Dowding" w:date="2020-07-17T15:40:00Z">
        <w:r w:rsidR="00B51A64">
          <w:t>s</w:t>
        </w:r>
      </w:ins>
      <w:del w:id="9" w:author="Dawn Dowding" w:date="2020-07-17T15:40:00Z">
        <w:r w:rsidR="009D0ABB" w:rsidDel="00B51A64">
          <w:delText>ed</w:delText>
        </w:r>
      </w:del>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commentRangeStart w:id="10"/>
      <w:r w:rsidR="009D0ABB" w:rsidRPr="002A32FD">
        <w:t>gaps</w:t>
      </w:r>
      <w:commentRangeEnd w:id="10"/>
      <w:r w:rsidR="00A166DA">
        <w:rPr>
          <w:rStyle w:val="CommentReference"/>
        </w:rPr>
        <w:commentReference w:id="10"/>
      </w:r>
      <w:r w:rsidR="009D0ABB">
        <w:t xml:space="preserve"> in</w:t>
      </w:r>
      <w:ins w:id="11" w:author="Rebecca Randell" w:date="2020-07-17T10:29:00Z">
        <w:r w:rsidR="007B1433">
          <w:t xml:space="preserve"> the literature on/understanding of?</w:t>
        </w:r>
      </w:ins>
      <w:r w:rsidR="009D0ABB">
        <w:t xml:space="preserve"> </w:t>
      </w:r>
      <w:del w:id="12" w:author="Rebecca Randell" w:date="2020-07-17T10:29:00Z">
        <w:r w:rsidR="009D0ABB" w:rsidDel="007B1433">
          <w:delText xml:space="preserve">the </w:delText>
        </w:r>
      </w:del>
      <w:r w:rsidR="009D0ABB">
        <w:t xml:space="preserve">safety </w:t>
      </w:r>
      <w:del w:id="13" w:author="Rebecca Randell" w:date="2020-07-17T10:29:00Z">
        <w:r w:rsidR="009D0ABB" w:rsidDel="007B1433">
          <w:delText xml:space="preserve">of </w:delText>
        </w:r>
      </w:del>
      <w:r w:rsidR="009D0ABB">
        <w:t>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commentRangeStart w:id="14"/>
      <w:del w:id="15" w:author="David Jenkins" w:date="2020-07-21T11:40:00Z">
        <w:r w:rsidR="00C42EFF" w:rsidDel="00A166DA">
          <w:delText xml:space="preserve">from </w:delText>
        </w:r>
        <w:r w:rsidDel="00A166DA">
          <w:delText>the</w:delText>
        </w:r>
        <w:r w:rsidR="00C42EFF" w:rsidDel="00A166DA">
          <w:delText xml:space="preserve"> </w:delText>
        </w:r>
        <w:commentRangeStart w:id="16"/>
        <w:r w:rsidR="00C42EFF" w:rsidDel="00A166DA">
          <w:delText xml:space="preserve">perspective </w:delText>
        </w:r>
        <w:r w:rsidDel="00A166DA">
          <w:delText>of the UK’s NHS</w:delText>
        </w:r>
        <w:r w:rsidRPr="00284512" w:rsidDel="00A166DA">
          <w:delText xml:space="preserve"> </w:delText>
        </w:r>
        <w:commentRangeEnd w:id="16"/>
        <w:r w:rsidR="007B1433" w:rsidDel="00A166DA">
          <w:rPr>
            <w:rStyle w:val="CommentReference"/>
          </w:rPr>
          <w:commentReference w:id="16"/>
        </w:r>
      </w:del>
      <w:commentRangeEnd w:id="14"/>
      <w:r w:rsidR="00A166DA">
        <w:rPr>
          <w:rStyle w:val="CommentReference"/>
        </w:rPr>
        <w:commentReference w:id="14"/>
      </w:r>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0E7C2B48"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C42EFF">
        <w:t xml:space="preserve">synthesis of </w:t>
      </w:r>
      <w:r>
        <w:t>challenges and patient</w:t>
      </w:r>
      <w:ins w:id="17" w:author="Rebecca Randell" w:date="2020-07-17T10:30:00Z">
        <w:r w:rsidR="007B1433">
          <w:t xml:space="preserve"> </w:t>
        </w:r>
      </w:ins>
      <w:del w:id="18" w:author="Rebecca Randell" w:date="2020-07-17T10:30:00Z">
        <w:r w:rsidDel="007B1433">
          <w:delText>-</w:delText>
        </w:r>
      </w:del>
      <w:r>
        <w:t>safety implications of emerging health information technologies. Finally,</w:t>
      </w:r>
      <w:r w:rsidR="00C42EFF">
        <w:t xml:space="preserve"> in</w:t>
      </w:r>
      <w:r>
        <w:t xml:space="preserve"> Section 4 </w:t>
      </w:r>
      <w:r w:rsidR="00C42EFF">
        <w:t>we propose a</w:t>
      </w:r>
      <w:r>
        <w:t xml:space="preserve"> theor</w:t>
      </w:r>
      <w:r w:rsidR="00C42EFF">
        <w:t>y</w:t>
      </w:r>
      <w:r>
        <w:t>-informed frame</w:t>
      </w:r>
      <w:r w:rsidRPr="008A6A0C">
        <w:t xml:space="preserve">work </w:t>
      </w:r>
      <w:del w:id="19" w:author="Rebecca Randell" w:date="2020-07-17T10:30:00Z">
        <w:r w:rsidDel="007B1433">
          <w:delText>to</w:delText>
        </w:r>
        <w:r w:rsidRPr="008A6A0C" w:rsidDel="007B1433">
          <w:delText xml:space="preserve"> </w:delText>
        </w:r>
        <w:r w:rsidR="00C42EFF" w:rsidDel="007B1433">
          <w:delText>frame</w:delText>
        </w:r>
      </w:del>
      <w:ins w:id="20" w:author="Rebecca Randell" w:date="2020-07-17T10:30:00Z">
        <w:r w:rsidR="007B1433">
          <w:t>for</w:t>
        </w:r>
      </w:ins>
      <w:r w:rsidR="00C42EFF">
        <w:t xml:space="preserve"> future work in safety informatics.</w:t>
      </w:r>
      <w:del w:id="21" w:author="Rebecca Randell" w:date="2020-07-17T10:31:00Z">
        <w:r w:rsidDel="007B1433">
          <w:delText>.</w:delText>
        </w:r>
      </w:del>
    </w:p>
    <w:p w14:paraId="7416D4A6" w14:textId="24230EB3" w:rsidR="00DA09EC" w:rsidRPr="00F700A2" w:rsidRDefault="00DA09EC" w:rsidP="009D0ABB">
      <w:pPr>
        <w:rPr>
          <w:color w:val="4472C4" w:themeColor="accent5"/>
        </w:rPr>
      </w:pPr>
    </w:p>
    <w:p w14:paraId="0342C2C5" w14:textId="768A0B6F" w:rsidR="004B6407" w:rsidRDefault="009D0ABB" w:rsidP="009D0ABB">
      <w:pPr>
        <w:pStyle w:val="Heading1"/>
      </w:pPr>
      <w:r>
        <w:t xml:space="preserve">Section 1: </w:t>
      </w:r>
      <w:commentRangeStart w:id="22"/>
      <w:commentRangeStart w:id="23"/>
      <w:commentRangeStart w:id="24"/>
      <w:commentRangeStart w:id="25"/>
      <w:r w:rsidR="005843D6">
        <w:t xml:space="preserve">Patient </w:t>
      </w:r>
      <w:r w:rsidR="000C663C">
        <w:t>S</w:t>
      </w:r>
      <w:r w:rsidR="005843D6">
        <w:t xml:space="preserve">afety </w:t>
      </w:r>
      <w:commentRangeEnd w:id="22"/>
      <w:r w:rsidR="00084215">
        <w:rPr>
          <w:rStyle w:val="CommentReference"/>
          <w:rFonts w:asciiTheme="minorHAnsi" w:eastAsiaTheme="minorHAnsi" w:hAnsiTheme="minorHAnsi" w:cstheme="minorBidi"/>
        </w:rPr>
        <w:commentReference w:id="22"/>
      </w:r>
      <w:commentRangeEnd w:id="23"/>
      <w:r w:rsidR="000C663C">
        <w:rPr>
          <w:rStyle w:val="CommentReference"/>
          <w:rFonts w:asciiTheme="minorHAnsi" w:eastAsiaTheme="minorHAnsi" w:hAnsiTheme="minorHAnsi" w:cstheme="minorBidi"/>
        </w:rPr>
        <w:commentReference w:id="23"/>
      </w:r>
      <w:commentRangeEnd w:id="24"/>
      <w:r w:rsidR="00E03105">
        <w:rPr>
          <w:rStyle w:val="CommentReference"/>
          <w:rFonts w:asciiTheme="minorHAnsi" w:eastAsiaTheme="minorHAnsi" w:hAnsiTheme="minorHAnsi" w:cstheme="minorBidi"/>
        </w:rPr>
        <w:commentReference w:id="24"/>
      </w:r>
      <w:commentRangeEnd w:id="25"/>
      <w:r w:rsidR="00C82A4A">
        <w:rPr>
          <w:rStyle w:val="CommentReference"/>
          <w:rFonts w:asciiTheme="minorHAnsi" w:eastAsiaTheme="minorHAnsi" w:hAnsiTheme="minorHAnsi" w:cstheme="minorBidi"/>
        </w:rPr>
        <w:commentReference w:id="25"/>
      </w:r>
      <w:r w:rsidR="005843D6">
        <w:t xml:space="preserve">and </w:t>
      </w:r>
      <w:r>
        <w:t>Safety Informatics</w:t>
      </w:r>
    </w:p>
    <w:p w14:paraId="7C2132CA" w14:textId="18461E1F"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w:t>
      </w:r>
      <w:r w:rsidR="00C361D0">
        <w:lastRenderedPageBreak/>
        <w:t>and embracing</w:t>
      </w:r>
      <w:r w:rsidR="00C769FE">
        <w:t xml:space="preserve"> risk, depending on which of its range of services it is providing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r w:rsidR="00C769FE">
        <w:t>;</w:t>
      </w:r>
      <w:r w:rsidR="00C361D0">
        <w:t xml:space="preserve"> This sets healthcare apart from other safety-critical industries, which predominantly focus on only one of these approaches.</w:t>
      </w:r>
    </w:p>
    <w:p w14:paraId="719DA8A2" w14:textId="3FF70EFB" w:rsidR="00322A06" w:rsidRDefault="00484E71" w:rsidP="00484E71">
      <w:r w:rsidRPr="00484E71">
        <w:t>While the patient</w:t>
      </w:r>
      <w:ins w:id="26" w:author="Rebecca Randell" w:date="2020-07-17T10:32:00Z">
        <w:r w:rsidR="007B1433">
          <w:t xml:space="preserve"> </w:t>
        </w:r>
      </w:ins>
      <w:del w:id="27" w:author="Rebecca Randell" w:date="2020-07-17T10:32:00Z">
        <w:r w:rsidRPr="00484E71" w:rsidDel="007B1433">
          <w:delText>-</w:delText>
        </w:r>
      </w:del>
      <w:r w:rsidRPr="00484E71">
        <w: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ins w:id="28" w:author="Rebecca Randell" w:date="2020-07-17T10:32:00Z">
        <w:r w:rsidR="007B1433">
          <w:rPr>
            <w:rFonts w:cstheme="minorHAnsi"/>
          </w:rPr>
          <w:t xml:space="preserve"> </w:t>
        </w:r>
      </w:ins>
      <w:del w:id="29" w:author="Rebecca Randell" w:date="2020-07-17T10:32:00Z">
        <w:r w:rsidRPr="00484E71" w:rsidDel="007B1433">
          <w:rPr>
            <w:rFonts w:cstheme="minorHAnsi"/>
          </w:rPr>
          <w:delText>-</w:delText>
        </w:r>
      </w:del>
      <w:r w:rsidRPr="00484E71">
        <w:rPr>
          <w:rFonts w:cstheme="minorHAnsi"/>
        </w:rPr>
        <w:t xml:space="preserve">safety challenges and our capacity to address them are constantly in flux. </w:t>
      </w:r>
      <w:commentRangeStart w:id="30"/>
      <w:commentRangeStart w:id="31"/>
      <w:r w:rsidRPr="00484E71">
        <w:rPr>
          <w:rFonts w:cstheme="minorHAnsi"/>
        </w:rPr>
        <w:t>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008E3903">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Pr="00484E71">
        <w:rPr>
          <w:rFonts w:cstheme="minorHAnsi"/>
        </w:rPr>
        <w:fldChar w:fldCharType="separate"/>
      </w:r>
      <w:r w:rsidR="00351A05" w:rsidRPr="00351A05">
        <w:rPr>
          <w:rFonts w:cstheme="minorHAnsi"/>
          <w:noProof/>
        </w:rPr>
        <w:t>(Wickramasinghe and Bodendorf, 2020)</w:t>
      </w:r>
      <w:r w:rsidRPr="00484E71">
        <w:rPr>
          <w:rFonts w:cstheme="minorHAnsi"/>
        </w:rPr>
        <w:fldChar w:fldCharType="end"/>
      </w:r>
      <w:r w:rsidRPr="00484E71">
        <w:rPr>
          <w:rFonts w:cstheme="minorHAnsi"/>
        </w:rPr>
        <w:t xml:space="preserve">. </w:t>
      </w:r>
      <w:commentRangeEnd w:id="30"/>
      <w:r w:rsidR="000C663C">
        <w:rPr>
          <w:rStyle w:val="CommentReference"/>
        </w:rPr>
        <w:commentReference w:id="30"/>
      </w:r>
      <w:commentRangeEnd w:id="31"/>
      <w:r w:rsidR="00E03105">
        <w:rPr>
          <w:rStyle w:val="CommentReference"/>
        </w:rPr>
        <w:commentReference w:id="31"/>
      </w:r>
      <w:r w:rsidRPr="00484E71">
        <w:rPr>
          <w:rFonts w:cstheme="minorHAnsi"/>
        </w:rPr>
        <w:t>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lt;i&gt;et al.&lt;/i&gt;, 2016)","plainTextFormattedCitation":"(Bot et al., 2016)","previouslyFormattedCitation":"(Bot &lt;i&gt;et al.&lt;/i&gt;,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 xml:space="preserve">(Bot </w:t>
      </w:r>
      <w:r w:rsidR="00351A05" w:rsidRPr="00351A05">
        <w:rPr>
          <w:rFonts w:eastAsia="Times New Roman" w:cstheme="minorHAnsi"/>
          <w:i/>
          <w:noProof/>
          <w:lang w:eastAsia="en-GB"/>
        </w:rPr>
        <w:t>et al.</w:t>
      </w:r>
      <w:r w:rsidR="00351A05" w:rsidRPr="00351A05">
        <w:rPr>
          <w:rFonts w:eastAsia="Times New Roman" w:cstheme="minorHAnsi"/>
          <w:noProof/>
          <w:lang w:eastAsia="en-GB"/>
        </w:rPr>
        <w:t>,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xml:space="preserve">. </w:t>
      </w:r>
      <w:commentRangeStart w:id="32"/>
      <w:r w:rsidRPr="00484E71">
        <w:rPr>
          <w:rFonts w:eastAsia="Times New Roman" w:cstheme="minorHAnsi"/>
          <w:lang w:eastAsia="en-GB"/>
        </w:rPr>
        <w:t>This is because w</w:t>
      </w:r>
      <w:r w:rsidR="00322A06" w:rsidRPr="00484E71">
        <w:rPr>
          <w:rFonts w:cstheme="minorHAnsi"/>
        </w:rPr>
        <w:t xml:space="preserve">hen </w:t>
      </w:r>
      <w:del w:id="33" w:author="Rebecca Randell" w:date="2020-07-17T10:33:00Z">
        <w:r w:rsidR="00322A06" w:rsidRPr="00484E71" w:rsidDel="007B1433">
          <w:rPr>
            <w:rFonts w:cstheme="minorHAnsi"/>
          </w:rPr>
          <w:delText>health information technologies</w:delText>
        </w:r>
      </w:del>
      <w:ins w:id="34" w:author="Rebecca Randell" w:date="2020-07-17T10:33:00Z">
        <w:r w:rsidR="007B1433">
          <w:rPr>
            <w:rFonts w:cstheme="minorHAnsi"/>
          </w:rPr>
          <w:t>HITs</w:t>
        </w:r>
      </w:ins>
      <w:r w:rsidR="00322A06" w:rsidRPr="00484E71">
        <w:rPr>
          <w:rFonts w:cstheme="minorHAnsi"/>
        </w:rPr>
        <w:t xml:space="preserve"> </w:t>
      </w:r>
      <w:r w:rsidR="007A4AE6" w:rsidRPr="00484E71">
        <w:rPr>
          <w:rFonts w:cstheme="minorHAnsi"/>
        </w:rPr>
        <w:t>interact,</w:t>
      </w:r>
      <w:r w:rsidR="00322A06" w:rsidRPr="00484E71">
        <w:rPr>
          <w:rFonts w:cstheme="minorHAnsi"/>
        </w:rPr>
        <w:t xml:space="preserve"> they form a </w:t>
      </w:r>
      <w:commentRangeStart w:id="35"/>
      <w:r w:rsidR="00D77B4B">
        <w:rPr>
          <w:rFonts w:cstheme="minorHAnsi"/>
        </w:rPr>
        <w:t xml:space="preserve">health information system </w:t>
      </w:r>
      <w:commentRangeEnd w:id="35"/>
      <w:r w:rsidR="00E124EC">
        <w:rPr>
          <w:rStyle w:val="CommentReference"/>
        </w:rPr>
        <w:commentReference w:id="35"/>
      </w:r>
      <w:r w:rsidR="00D77B4B">
        <w:rPr>
          <w:rFonts w:cstheme="minorHAnsi"/>
        </w:rPr>
        <w:t>(</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r w:rsidR="00EC26A9">
        <w:rPr>
          <w:rFonts w:cstheme="minorHAnsi"/>
        </w:rPr>
        <w:t>.</w:t>
      </w:r>
      <w:ins w:id="36" w:author="Ciarán McInerney" w:date="2020-07-15T09:58:00Z">
        <w:r w:rsidR="008E3903">
          <w:rPr>
            <w:rFonts w:cstheme="minorHAnsi"/>
          </w:rPr>
          <w:t xml:space="preserve"> </w:t>
        </w:r>
      </w:ins>
      <w:commentRangeEnd w:id="32"/>
      <w:r w:rsidR="00B51A64">
        <w:rPr>
          <w:rStyle w:val="CommentReference"/>
        </w:rPr>
        <w:commentReference w:id="32"/>
      </w:r>
      <w:r w:rsidR="00EC26A9">
        <w:rPr>
          <w:rFonts w:cstheme="minorHAnsi"/>
        </w:rPr>
        <w:t xml:space="preserve">The </w:t>
      </w:r>
      <w:r w:rsidR="004D2509">
        <w:rPr>
          <w:rFonts w:cstheme="minorHAnsi"/>
        </w:rPr>
        <w:t>success</w:t>
      </w:r>
      <w:del w:id="37" w:author="Richard Williams" w:date="2020-07-21T09:43:00Z">
        <w:r w:rsidR="004D2509" w:rsidDel="007551CF">
          <w:rPr>
            <w:rFonts w:cstheme="minorHAnsi"/>
          </w:rPr>
          <w:delText>ful</w:delText>
        </w:r>
      </w:del>
      <w:r w:rsidR="004D2509">
        <w:rPr>
          <w:rFonts w:cstheme="minorHAnsi"/>
        </w:rPr>
        <w:t xml:space="preserve"> or fail</w:t>
      </w:r>
      <w:ins w:id="38" w:author="Richard Williams" w:date="2020-07-21T09:43:00Z">
        <w:r w:rsidR="007551CF">
          <w:rPr>
            <w:rFonts w:cstheme="minorHAnsi"/>
          </w:rPr>
          <w:t>ure</w:t>
        </w:r>
      </w:ins>
      <w:del w:id="39" w:author="Richard Williams" w:date="2020-07-21T09:43:00Z">
        <w:r w:rsidR="004D2509" w:rsidDel="007551CF">
          <w:rPr>
            <w:rFonts w:cstheme="minorHAnsi"/>
          </w:rPr>
          <w:delText>ed</w:delText>
        </w:r>
      </w:del>
      <w:r w:rsidR="004D2509">
        <w:rPr>
          <w:rFonts w:cstheme="minorHAnsi"/>
        </w:rPr>
        <w:t xml:space="preserve"> </w:t>
      </w:r>
      <w:del w:id="40" w:author="Richard Williams" w:date="2020-07-21T09:43:00Z">
        <w:r w:rsidR="004D2509" w:rsidDel="007551CF">
          <w:rPr>
            <w:rFonts w:cstheme="minorHAnsi"/>
          </w:rPr>
          <w:delText xml:space="preserve">performance </w:delText>
        </w:r>
      </w:del>
      <w:r w:rsidR="00EC26A9">
        <w:rPr>
          <w:rFonts w:cstheme="minorHAnsi"/>
        </w:rPr>
        <w:t xml:space="preserve">of HISs </w:t>
      </w:r>
      <w:r w:rsidR="004D2509">
        <w:rPr>
          <w:rFonts w:cstheme="minorHAnsi"/>
        </w:rPr>
        <w:t xml:space="preserve">is </w:t>
      </w:r>
      <w:del w:id="41" w:author="Richard Williams" w:date="2020-07-21T09:43:00Z">
        <w:r w:rsidR="00EC26A9" w:rsidDel="007551CF">
          <w:rPr>
            <w:rFonts w:cstheme="minorHAnsi"/>
          </w:rPr>
          <w:delText xml:space="preserve">a function of </w:delText>
        </w:r>
      </w:del>
      <w:ins w:id="42" w:author="Richard Williams" w:date="2020-07-21T09:43:00Z">
        <w:r w:rsidR="007551CF">
          <w:rPr>
            <w:rFonts w:cstheme="minorHAnsi"/>
          </w:rPr>
          <w:t xml:space="preserve">due to </w:t>
        </w:r>
      </w:ins>
      <w:r w:rsidR="00EC26A9">
        <w:rPr>
          <w:rFonts w:cstheme="minorHAnsi"/>
        </w:rPr>
        <w:t>emergent rather than planned change</w:t>
      </w:r>
      <w:r w:rsidR="004D2509">
        <w:rPr>
          <w:rFonts w:cstheme="minorHAnsi"/>
        </w:rPr>
        <w:t xml:space="preserve"> </w:t>
      </w:r>
      <w:del w:id="43" w:author="Richard Williams" w:date="2020-07-21T09:43:00Z">
        <w:r w:rsidR="00C60DFC" w:rsidDel="007551CF">
          <w:rPr>
            <w:rFonts w:cstheme="minorHAnsi"/>
          </w:rPr>
          <w:delText xml:space="preserve">that </w:delText>
        </w:r>
      </w:del>
      <w:r w:rsidR="00C60DFC">
        <w:rPr>
          <w:rFonts w:cstheme="minorHAnsi"/>
        </w:rPr>
        <w:t>result</w:t>
      </w:r>
      <w:ins w:id="44" w:author="Richard Williams" w:date="2020-07-21T09:43:00Z">
        <w:r w:rsidR="007551CF">
          <w:rPr>
            <w:rFonts w:cstheme="minorHAnsi"/>
          </w:rPr>
          <w:t>ing</w:t>
        </w:r>
      </w:ins>
      <w:del w:id="45" w:author="Richard Williams" w:date="2020-07-21T09:43:00Z">
        <w:r w:rsidR="00C60DFC" w:rsidDel="007551CF">
          <w:rPr>
            <w:rFonts w:cstheme="minorHAnsi"/>
          </w:rPr>
          <w:delText>s</w:delText>
        </w:r>
      </w:del>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del w:id="46" w:author="Rebecca Randell" w:date="2020-07-17T10:35:00Z">
        <w:r w:rsidR="00322A06" w:rsidRPr="00484E71" w:rsidDel="00E124EC">
          <w:rPr>
            <w:rFonts w:cstheme="minorHAnsi"/>
          </w:rPr>
          <w:delText xml:space="preserve">. </w:delText>
        </w:r>
      </w:del>
      <w:commentRangeStart w:id="47"/>
      <w:commentRangeStart w:id="48"/>
      <w:r w:rsidR="00322A06" w:rsidRPr="00484E71">
        <w:rPr>
          <w:rFonts w:cstheme="minorHAnsi"/>
        </w:rPr>
        <w:t>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8E3903">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IEC, 2006, 2009, 2011; Chadwick &lt;i&gt;et al.&lt;/i&gt;, 2012)","manualFormatting":"(e.g. IEC, 2006, 2009, 2011; see Chadwick et al., 2012 for discussion)","plainTextFormattedCitation":"(IEC, 2006, 2009, 2011; Chadwick et al., 2012)","previouslyFormattedCitation":"(IEC, 2006, 2009, 2011; Chadwick &lt;i&gt;et al.&lt;/i&gt;, 2012)"},"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commentRangeStart w:id="49"/>
      <w:r w:rsidR="000C78E4">
        <w:fldChar w:fldCharType="begin" w:fldLock="1"/>
      </w:r>
      <w:r w:rsidR="008E3903">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Abbas and Atiquzzaman, 2019)","manualFormatting":"Yaqoob et al. (2019)","plainTextFormattedCitation":"(Yaqoob, Abbas and Atiquzzaman, 2019)","previouslyFormattedCitation":"(Yaqoob, Abbas and Atiquzzaman,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rsidR="008E3903">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nd Grieve, 2016)","manualFormatting":"Benson and Grieve (2016)","plainTextFormattedCitation":"(Benson and Grieve, 2016)","previouslyFormattedCitation":"(Benson and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commentRangeEnd w:id="47"/>
      <w:r w:rsidR="000C663C">
        <w:rPr>
          <w:rStyle w:val="CommentReference"/>
        </w:rPr>
        <w:commentReference w:id="47"/>
      </w:r>
      <w:commentRangeEnd w:id="48"/>
      <w:r w:rsidR="0093483F">
        <w:rPr>
          <w:rStyle w:val="CommentReference"/>
        </w:rPr>
        <w:commentReference w:id="48"/>
      </w:r>
      <w:commentRangeEnd w:id="49"/>
      <w:r w:rsidR="00E124EC">
        <w:rPr>
          <w:rStyle w:val="CommentReference"/>
        </w:rPr>
        <w:commentReference w:id="49"/>
      </w:r>
    </w:p>
    <w:p w14:paraId="3BB0EAC7" w14:textId="04069ABD" w:rsidR="0032493D" w:rsidRDefault="006B300B" w:rsidP="0032493D">
      <w:pPr>
        <w:rPr>
          <w:color w:val="4472C4" w:themeColor="accent5"/>
        </w:rPr>
      </w:pPr>
      <w:r>
        <w:t xml:space="preserve">There is a need for rigorous study of the relationship between HISs and patient safety, i.e. a </w:t>
      </w:r>
      <w:commentRangeStart w:id="50"/>
      <w:r>
        <w:t xml:space="preserve">Safety Informatics. </w:t>
      </w:r>
      <w:commentRangeEnd w:id="50"/>
      <w:r w:rsidR="00055534">
        <w:rPr>
          <w:rStyle w:val="CommentReference"/>
        </w:rPr>
        <w:commentReference w:id="50"/>
      </w:r>
      <w:r>
        <w:t>C</w:t>
      </w:r>
      <w:r w:rsidR="00484E71">
        <w:t xml:space="preserve">hallenges </w:t>
      </w:r>
      <w:commentRangeStart w:id="51"/>
      <w:r w:rsidR="00484E71">
        <w:t>posed</w:t>
      </w:r>
      <w:commentRangeEnd w:id="51"/>
      <w:r w:rsidR="00055534">
        <w:rPr>
          <w:rStyle w:val="CommentReference"/>
        </w:rPr>
        <w:commentReference w:id="51"/>
      </w:r>
      <w:r w:rsidR="00484E71">
        <w:t xml:space="preserve">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w:t>
      </w:r>
      <w:del w:id="52" w:author="Rebecca Randell" w:date="2020-07-17T10:37:00Z">
        <w:r w:rsidR="00484E71" w:rsidRPr="0032493D" w:rsidDel="00E124EC">
          <w:delText xml:space="preserve">not </w:delText>
        </w:r>
      </w:del>
      <w:ins w:id="53" w:author="Rebecca Randell" w:date="2020-07-17T10:37:00Z">
        <w:r w:rsidR="00E124EC">
          <w:t>un</w:t>
        </w:r>
      </w:ins>
      <w:r w:rsidR="00484E71" w:rsidRPr="0032493D">
        <w:t xml:space="preserve">likely to be equally affordable </w:t>
      </w:r>
      <w:del w:id="54" w:author="Rebecca Randell" w:date="2020-07-17T10:37:00Z">
        <w:r w:rsidR="00484E71" w:rsidRPr="0032493D" w:rsidDel="00E124EC">
          <w:delText xml:space="preserve">nor </w:delText>
        </w:r>
      </w:del>
      <w:ins w:id="55" w:author="Rebecca Randell" w:date="2020-07-17T10:37:00Z">
        <w:r w:rsidR="00E124EC">
          <w:t>and</w:t>
        </w:r>
        <w:r w:rsidR="00E124EC" w:rsidRPr="0032493D">
          <w:t xml:space="preserve"> </w:t>
        </w:r>
      </w:ins>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w:t>
      </w:r>
      <w:ins w:id="56" w:author="Dawn Dowding" w:date="2020-07-17T15:44:00Z">
        <w:r w:rsidR="00B51A64">
          <w:t xml:space="preserve">implications associated with multiple HISs interacting </w:t>
        </w:r>
      </w:ins>
      <w:r w:rsidR="00D10464">
        <w:t xml:space="preserve">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ins w:id="57" w:author="Richard Williams" w:date="2020-07-21T09:46:00Z">
        <w:r w:rsidR="007551CF">
          <w:t>;</w:t>
        </w:r>
      </w:ins>
      <w:del w:id="58" w:author="Richard Williams" w:date="2020-07-21T09:46:00Z">
        <w:r w:rsidR="00427C91" w:rsidDel="007551CF">
          <w:delText>,</w:delText>
        </w:r>
      </w:del>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p>
    <w:p w14:paraId="3824A9E3" w14:textId="1049EC9C" w:rsidR="005843D6" w:rsidRDefault="005843D6" w:rsidP="0060263F"/>
    <w:p w14:paraId="45C8FACF" w14:textId="5B8FF7D4" w:rsidR="00AB3439" w:rsidRDefault="00D77B4B" w:rsidP="00D77B4B">
      <w:pPr>
        <w:pStyle w:val="Heading2"/>
      </w:pPr>
      <w:commentRangeStart w:id="59"/>
      <w:r>
        <w:t>Safety Informatics</w:t>
      </w:r>
      <w:commentRangeEnd w:id="59"/>
      <w:r w:rsidR="00E124EC">
        <w:rPr>
          <w:rStyle w:val="CommentReference"/>
          <w:rFonts w:asciiTheme="minorHAnsi" w:eastAsiaTheme="minorHAnsi" w:hAnsiTheme="minorHAnsi" w:cstheme="minorBidi"/>
        </w:rPr>
        <w:commentReference w:id="59"/>
      </w:r>
    </w:p>
    <w:p w14:paraId="3BC4C3AE" w14:textId="5DE624FA" w:rsidR="004E5CE1" w:rsidRPr="00322A06" w:rsidRDefault="00151E77" w:rsidP="004E5CE1">
      <w:commentRangeStart w:id="60"/>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00351A05" w:rsidRPr="00351A05">
        <w:rPr>
          <w:noProof/>
        </w:rPr>
        <w:t>(IMIA WG7, 2018)</w:t>
      </w:r>
      <w:r>
        <w:fldChar w:fldCharType="end"/>
      </w:r>
      <w:r>
        <w:t>.</w:t>
      </w:r>
      <w:r w:rsidR="004E5CE1">
        <w:t xml:space="preserve"> </w:t>
      </w:r>
      <w:commentRangeEnd w:id="60"/>
      <w:r w:rsidR="00E124EC">
        <w:rPr>
          <w:rStyle w:val="CommentReference"/>
        </w:rPr>
        <w:commentReference w:id="60"/>
      </w:r>
      <w:r w:rsidR="004E5CE1">
        <w:t xml:space="preserve">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Safety Informatics </w:t>
      </w:r>
      <w:r w:rsidR="00B613F9">
        <w:t>address</w:t>
      </w:r>
      <w:r w:rsidR="00AC4FD6">
        <w:t>es</w:t>
      </w:r>
      <w:r w:rsidR="00B613F9">
        <w:t xml:space="preserve"> problems in</w:t>
      </w:r>
      <w:r w:rsidR="005646F8">
        <w:t xml:space="preserve"> all of</w:t>
      </w:r>
      <w:r w:rsidR="00B613F9">
        <w:t xml:space="preserve"> these 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lastRenderedPageBreak/>
        <w:t xml:space="preserve">Section 2: </w:t>
      </w:r>
      <w:r w:rsidR="00656305">
        <w:t>Method</w:t>
      </w:r>
    </w:p>
    <w:p w14:paraId="30BE240E" w14:textId="60301A8A" w:rsidR="00656305" w:rsidRDefault="006A63CC" w:rsidP="00656305">
      <w:r>
        <w:t xml:space="preserve">A workshop of </w:t>
      </w:r>
      <w:commentRangeStart w:id="61"/>
      <w:r w:rsidR="00D77B4B">
        <w:t>14</w:t>
      </w:r>
      <w:r>
        <w:t xml:space="preserve"> </w:t>
      </w:r>
      <w:commentRangeStart w:id="62"/>
      <w:commentRangeStart w:id="63"/>
      <w:r>
        <w:t>collaborators</w:t>
      </w:r>
      <w:r w:rsidRPr="00AA44BF">
        <w:t xml:space="preserve"> </w:t>
      </w:r>
      <w:commentRangeEnd w:id="62"/>
      <w:r w:rsidR="008077C5">
        <w:rPr>
          <w:rStyle w:val="CommentReference"/>
        </w:rPr>
        <w:commentReference w:id="62"/>
      </w:r>
      <w:commentRangeEnd w:id="63"/>
      <w:r w:rsidR="0093483F">
        <w:rPr>
          <w:rStyle w:val="CommentReference"/>
        </w:rPr>
        <w:commentReference w:id="63"/>
      </w:r>
      <w:commentRangeEnd w:id="61"/>
      <w:r w:rsidR="00BF3A64">
        <w:rPr>
          <w:rStyle w:val="CommentReference"/>
        </w:rPr>
        <w:commentReference w:id="61"/>
      </w:r>
      <w:r>
        <w:t>was convened who represent those who develop</w:t>
      </w:r>
      <w:ins w:id="64" w:author="Rebecca Randell" w:date="2020-07-17T10:42:00Z">
        <w:r w:rsidR="00E124EC">
          <w:t xml:space="preserve"> and</w:t>
        </w:r>
      </w:ins>
      <w:del w:id="65" w:author="Rebecca Randell" w:date="2020-07-17T10:42:00Z">
        <w:r w:rsidDel="00E124EC">
          <w:delText>,</w:delText>
        </w:r>
      </w:del>
      <w:r>
        <w:t xml:space="preserve"> evaluate </w:t>
      </w:r>
      <w:del w:id="66" w:author="Rebecca Randell" w:date="2020-07-17T10:43:00Z">
        <w:r w:rsidDel="00E124EC">
          <w:delText>and</w:delText>
        </w:r>
        <w:r w:rsidRPr="00AA44BF" w:rsidDel="00E124EC">
          <w:delText xml:space="preserve"> </w:delText>
        </w:r>
        <w:commentRangeStart w:id="67"/>
        <w:r w:rsidRPr="00AA44BF" w:rsidDel="00E124EC">
          <w:delText>use</w:delText>
        </w:r>
        <w:r w:rsidDel="00E124EC">
          <w:delText xml:space="preserve"> </w:delText>
        </w:r>
        <w:commentRangeEnd w:id="67"/>
        <w:r w:rsidR="00E124EC" w:rsidDel="00E124EC">
          <w:rPr>
            <w:rStyle w:val="CommentReference"/>
          </w:rPr>
          <w:commentReference w:id="67"/>
        </w:r>
        <w:r w:rsidDel="00E124EC">
          <w:delText>health information technologies</w:delText>
        </w:r>
      </w:del>
      <w:ins w:id="68" w:author="Rebecca Randell" w:date="2020-07-17T10:43:00Z">
        <w:r w:rsidR="00E124EC">
          <w:t>HIT</w:t>
        </w:r>
      </w:ins>
      <w:del w:id="69" w:author="Rebecca Randell" w:date="2020-07-17T10:42:00Z">
        <w:r w:rsidDel="00E124EC">
          <w:delText xml:space="preserve"> and the</w:delText>
        </w:r>
        <w:r w:rsidRPr="001809FF" w:rsidDel="00E124EC">
          <w:delText xml:space="preserve">ir data for both research and </w:delText>
        </w:r>
        <w:commentRangeStart w:id="70"/>
        <w:r w:rsidRPr="001809FF" w:rsidDel="00E124EC">
          <w:delText>practical purposes</w:delText>
        </w:r>
        <w:commentRangeEnd w:id="70"/>
        <w:r w:rsidR="00AC4FD6" w:rsidDel="00E124EC">
          <w:rPr>
            <w:rStyle w:val="CommentReference"/>
          </w:rPr>
          <w:commentReference w:id="70"/>
        </w:r>
      </w:del>
      <w:r w:rsidRPr="001809FF">
        <w:t>.</w:t>
      </w:r>
      <w:r w:rsidR="005646F8">
        <w:t xml:space="preserve"> C</w:t>
      </w:r>
      <w:r w:rsidR="005646F8" w:rsidRPr="001809FF">
        <w:t>ollaborators discussed the patient</w:t>
      </w:r>
      <w:ins w:id="71" w:author="Rebecca Randell" w:date="2020-07-17T10:43:00Z">
        <w:r w:rsidR="00E124EC">
          <w:t xml:space="preserve"> </w:t>
        </w:r>
      </w:ins>
      <w:del w:id="72" w:author="Rebecca Randell" w:date="2020-07-17T10:43:00Z">
        <w:r w:rsidR="005646F8" w:rsidRPr="001809FF" w:rsidDel="00E124EC">
          <w:delText>-</w:delText>
        </w:r>
      </w:del>
      <w:r w:rsidR="005646F8" w:rsidRPr="001809FF">
        <w:t>safety implications of the challenges posed</w:t>
      </w:r>
      <w:r w:rsidR="005646F8">
        <w:t xml:space="preserve"> by a</w:t>
      </w:r>
      <w:r w:rsidR="00B11DC6" w:rsidRPr="001809FF">
        <w:t xml:space="preserve"> set of new and emerging </w:t>
      </w:r>
      <w:commentRangeStart w:id="73"/>
      <w:del w:id="74" w:author="Rebecca Randell" w:date="2020-07-17T10:43:00Z">
        <w:r w:rsidR="00B11DC6" w:rsidRPr="001809FF" w:rsidDel="00E124EC">
          <w:delText>health information technologies</w:delText>
        </w:r>
      </w:del>
      <w:ins w:id="75" w:author="Rebecca Randell" w:date="2020-07-17T10:43:00Z">
        <w:r w:rsidR="00E124EC">
          <w:t>HITs</w:t>
        </w:r>
      </w:ins>
      <w:r w:rsidR="005646F8">
        <w:t xml:space="preserve"> that</w:t>
      </w:r>
      <w:r w:rsidR="00B11DC6" w:rsidRPr="001809FF">
        <w:t xml:space="preserve"> were collated from a scoping review of the academic, commercial and grey literature relating to </w:t>
      </w:r>
      <w:r w:rsidR="00CB1C67">
        <w:t>HIS</w:t>
      </w:r>
      <w:r w:rsidR="00B11DC6" w:rsidRPr="001809FF">
        <w:t>s</w:t>
      </w:r>
      <w:commentRangeEnd w:id="73"/>
      <w:r w:rsidR="001846F5">
        <w:rPr>
          <w:rStyle w:val="CommentReference"/>
        </w:rPr>
        <w:commentReference w:id="73"/>
      </w:r>
      <w:r w:rsidR="00B11DC6" w:rsidRPr="001809FF">
        <w:t>.</w:t>
      </w:r>
      <w:r w:rsidR="001809FF" w:rsidRPr="001809FF">
        <w:t xml:space="preserve"> In subsequent meetings, the group collated and synthesised contributions to 1) describe characteristics of new and emerging </w:t>
      </w:r>
      <w:del w:id="76" w:author="Rebecca Randell" w:date="2020-07-17T10:45:00Z">
        <w:r w:rsidR="001809FF" w:rsidRPr="001809FF" w:rsidDel="001846F5">
          <w:delText>health information technologies</w:delText>
        </w:r>
      </w:del>
      <w:ins w:id="77" w:author="Rebecca Randell" w:date="2020-07-17T10:45:00Z">
        <w:r w:rsidR="001846F5">
          <w:t>HITs</w:t>
        </w:r>
      </w:ins>
      <w:r w:rsidR="001809FF" w:rsidRPr="001809FF">
        <w:t xml:space="preserve">, 2) </w:t>
      </w:r>
      <w:commentRangeStart w:id="78"/>
      <w:r w:rsidR="001809FF" w:rsidRPr="001809FF">
        <w:t xml:space="preserve">describe the challenges posed by evolving </w:t>
      </w:r>
      <w:r w:rsidR="00CB1C67">
        <w:t>HIS</w:t>
      </w:r>
      <w:r w:rsidR="00AC4FD6">
        <w:t>s</w:t>
      </w:r>
      <w:commentRangeEnd w:id="78"/>
      <w:r w:rsidR="001846F5">
        <w:rPr>
          <w:rStyle w:val="CommentReference"/>
        </w:rPr>
        <w:commentReference w:id="78"/>
      </w:r>
      <w:r w:rsidR="001809FF" w:rsidRPr="001809FF">
        <w:t>, 3) describe the patient</w:t>
      </w:r>
      <w:ins w:id="79" w:author="Rebecca Randell" w:date="2020-07-17T10:47:00Z">
        <w:r w:rsidR="001846F5">
          <w:t xml:space="preserve"> </w:t>
        </w:r>
      </w:ins>
      <w:del w:id="80" w:author="Rebecca Randell" w:date="2020-07-17T10:47:00Z">
        <w:r w:rsidR="001809FF" w:rsidRPr="001809FF" w:rsidDel="001846F5">
          <w:delText>-</w:delText>
        </w:r>
      </w:del>
      <w:r w:rsidR="001809FF" w:rsidRPr="001809FF">
        <w:t>safety implications of the</w:t>
      </w:r>
      <w:ins w:id="81" w:author="Rebecca Randell" w:date="2020-07-17T10:47:00Z">
        <w:r w:rsidR="001846F5">
          <w:t>se</w:t>
        </w:r>
      </w:ins>
      <w:r w:rsidR="001809FF" w:rsidRPr="001809FF">
        <w:t xml:space="preserve"> challenges</w:t>
      </w:r>
      <w:del w:id="82" w:author="Rebecca Randell" w:date="2020-07-17T10:47:00Z">
        <w:r w:rsidR="001809FF" w:rsidRPr="001809FF" w:rsidDel="001846F5">
          <w:delText xml:space="preserve"> posed</w:delText>
        </w:r>
      </w:del>
      <w:r w:rsidR="001809FF" w:rsidRPr="001809FF">
        <w:t>, and 4) recommend approaches to address the patient</w:t>
      </w:r>
      <w:ins w:id="83" w:author="Rebecca Randell" w:date="2020-07-17T10:47:00Z">
        <w:r w:rsidR="001846F5">
          <w:t xml:space="preserve"> </w:t>
        </w:r>
      </w:ins>
      <w:del w:id="84" w:author="Rebecca Randell" w:date="2020-07-17T10:47:00Z">
        <w:r w:rsidR="001809FF" w:rsidRPr="001809FF" w:rsidDel="001846F5">
          <w:delText>-</w:delText>
        </w:r>
      </w:del>
      <w:r w:rsidR="001809FF" w:rsidRPr="001809FF">
        <w:t>safety implications</w:t>
      </w:r>
      <w:r w:rsidR="001809FF">
        <w:t>.</w:t>
      </w:r>
    </w:p>
    <w:p w14:paraId="53476F43" w14:textId="77777777" w:rsidR="00906431" w:rsidRPr="00F76262" w:rsidRDefault="00906431" w:rsidP="00906431">
      <w:r>
        <w:t xml:space="preserve">We define emerging technology as innovation, novel application of an existing technology, or </w:t>
      </w:r>
      <w:commentRangeStart w:id="85"/>
      <w:r>
        <w:t>novel uptake or use of an existing technology by an organisation or user</w:t>
      </w:r>
      <w:commentRangeEnd w:id="85"/>
      <w:r w:rsidR="00BF7E4A">
        <w:rPr>
          <w:rStyle w:val="CommentReference"/>
        </w:rPr>
        <w:commentReference w:id="85"/>
      </w:r>
      <w:r>
        <w:t>.</w:t>
      </w:r>
      <w:r w:rsidRPr="00F76262">
        <w:t xml:space="preserve"> </w:t>
      </w:r>
      <w:r>
        <w:t>Table x</w:t>
      </w:r>
      <w:commentRangeStart w:id="86"/>
      <w:r w:rsidRPr="00D77B4B">
        <w:rPr>
          <w:highlight w:val="yellow"/>
        </w:rPr>
        <w:t>1</w:t>
      </w:r>
      <w:commentRangeEnd w:id="86"/>
      <w:r>
        <w:rPr>
          <w:rStyle w:val="CommentReference"/>
        </w:rPr>
        <w:commentReference w:id="86"/>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560A7F29" w:rsidR="009D0ABB" w:rsidRDefault="009D0ABB" w:rsidP="00F700A2">
      <w:pPr>
        <w:pStyle w:val="Heading1"/>
      </w:pPr>
      <w:commentRangeStart w:id="87"/>
      <w:commentRangeStart w:id="88"/>
      <w:commentRangeStart w:id="89"/>
      <w:r>
        <w:t xml:space="preserve">Section 3: </w:t>
      </w:r>
      <w:r w:rsidR="00FB2A79">
        <w:t>Workshop synthesis</w:t>
      </w:r>
      <w:commentRangeEnd w:id="87"/>
      <w:r w:rsidR="008077C5">
        <w:rPr>
          <w:rStyle w:val="CommentReference"/>
          <w:rFonts w:asciiTheme="minorHAnsi" w:eastAsiaTheme="minorHAnsi" w:hAnsiTheme="minorHAnsi" w:cstheme="minorBidi"/>
        </w:rPr>
        <w:commentReference w:id="87"/>
      </w:r>
      <w:commentRangeEnd w:id="88"/>
      <w:r w:rsidR="00906431">
        <w:rPr>
          <w:rStyle w:val="CommentReference"/>
          <w:rFonts w:asciiTheme="minorHAnsi" w:eastAsiaTheme="minorHAnsi" w:hAnsiTheme="minorHAnsi" w:cstheme="minorBidi"/>
        </w:rPr>
        <w:commentReference w:id="88"/>
      </w:r>
      <w:commentRangeEnd w:id="89"/>
      <w:r w:rsidR="001846F5">
        <w:rPr>
          <w:rStyle w:val="CommentReference"/>
          <w:rFonts w:asciiTheme="minorHAnsi" w:eastAsiaTheme="minorHAnsi" w:hAnsiTheme="minorHAnsi" w:cstheme="minorBidi"/>
        </w:rPr>
        <w:commentReference w:id="89"/>
      </w:r>
    </w:p>
    <w:p w14:paraId="628FE09B" w14:textId="77777777" w:rsidR="00865867" w:rsidRDefault="00865867" w:rsidP="00865867"/>
    <w:p w14:paraId="44A892CB" w14:textId="20A55BE2" w:rsidR="00E97300" w:rsidRDefault="00C87DCA" w:rsidP="00FB2A79">
      <w:pPr>
        <w:pStyle w:val="Heading2"/>
      </w:pPr>
      <w:commentRangeStart w:id="90"/>
      <w:commentRangeStart w:id="91"/>
      <w:r>
        <w:t>C</w:t>
      </w:r>
      <w:r w:rsidR="001F4ED1">
        <w:t xml:space="preserve">hallenges </w:t>
      </w:r>
      <w:r>
        <w:t xml:space="preserve">posed by </w:t>
      </w:r>
      <w:r w:rsidR="001F4ED1">
        <w:t xml:space="preserve">new and </w:t>
      </w:r>
      <w:r w:rsidR="00E97300">
        <w:t xml:space="preserve">emerging </w:t>
      </w:r>
      <w:r w:rsidR="00CB1C67">
        <w:t>HIT</w:t>
      </w:r>
      <w:commentRangeEnd w:id="90"/>
      <w:r w:rsidR="005646F8">
        <w:rPr>
          <w:rStyle w:val="CommentReference"/>
          <w:rFonts w:asciiTheme="minorHAnsi" w:eastAsiaTheme="minorHAnsi" w:hAnsiTheme="minorHAnsi" w:cstheme="minorBidi"/>
        </w:rPr>
        <w:commentReference w:id="90"/>
      </w:r>
      <w:commentRangeEnd w:id="91"/>
      <w:r w:rsidR="009978E4">
        <w:rPr>
          <w:rStyle w:val="CommentReference"/>
          <w:rFonts w:asciiTheme="minorHAnsi" w:eastAsiaTheme="minorHAnsi" w:hAnsiTheme="minorHAnsi" w:cstheme="minorBidi"/>
        </w:rPr>
        <w:commentReference w:id="91"/>
      </w:r>
    </w:p>
    <w:p w14:paraId="14A59AD8" w14:textId="603F1768" w:rsidR="00AC4FD6" w:rsidRDefault="000A1BAC" w:rsidP="000A1BAC">
      <w:r>
        <w:t>We propose</w:t>
      </w:r>
      <w:r w:rsidR="00AC4FD6">
        <w:t xml:space="preserve"> there are</w:t>
      </w:r>
      <w:r>
        <w:t xml:space="preserve"> six challenges posed by the k</w:t>
      </w:r>
      <w:r w:rsidR="005646F8">
        <w:t>inds of HIT that are emerging</w:t>
      </w:r>
      <w:ins w:id="92" w:author="Rebecca Randell" w:date="2020-07-17T11:08:00Z">
        <w:r w:rsidR="009978E4">
          <w:t>, ea</w:t>
        </w:r>
      </w:ins>
      <w:ins w:id="93" w:author="Rebecca Randell" w:date="2020-07-17T11:09:00Z">
        <w:r w:rsidR="009978E4">
          <w:t>ch with different implications for patient safety</w:t>
        </w:r>
      </w:ins>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ins w:id="94" w:author="Rebecca Randell" w:date="2020-07-17T11:16:00Z">
        <w:r w:rsidR="00E956B3">
          <w:t xml:space="preserve">, with the consequence that </w:t>
        </w:r>
      </w:ins>
      <w:ins w:id="95" w:author="Rebecca Randell" w:date="2020-07-17T11:17:00Z">
        <w:r w:rsidR="00E956B3">
          <w:t>the patient safety implications may not be adequately considered</w:t>
        </w:r>
      </w:ins>
      <w:r w:rsidR="00B4439A">
        <w:t>.</w:t>
      </w:r>
    </w:p>
    <w:p w14:paraId="2AC08117" w14:textId="6F5C3F02"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8E3903">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fldChar w:fldCharType="separate"/>
      </w:r>
      <w:r w:rsidR="00351A05" w:rsidRPr="00351A05">
        <w:rPr>
          <w:noProof/>
        </w:rPr>
        <w:t xml:space="preserve">(Ranjan </w:t>
      </w:r>
      <w:r w:rsidR="00351A05" w:rsidRPr="00351A05">
        <w:rPr>
          <w:i/>
          <w:noProof/>
        </w:rPr>
        <w:t>et al.</w:t>
      </w:r>
      <w:r w:rsidR="00351A05" w:rsidRPr="00351A05">
        <w:rPr>
          <w:noProof/>
        </w:rPr>
        <w:t>, 2018)</w:t>
      </w:r>
      <w:r w:rsidR="003C6222">
        <w:fldChar w:fldCharType="end"/>
      </w:r>
      <w:r>
        <w:t xml:space="preserve">. </w:t>
      </w:r>
      <w:commentRangeStart w:id="96"/>
      <w:r>
        <w:t>Thirdly, as the pace of innovation accelerates, the current reactive (rather than proactive) regulatory- and standards-based approaches to safety will be increasingly ineffective at assuring patients’ safety.</w:t>
      </w:r>
      <w:commentRangeEnd w:id="96"/>
      <w:r w:rsidR="00E956B3">
        <w:rPr>
          <w:rStyle w:val="CommentReference"/>
        </w:rPr>
        <w:commentReference w:id="96"/>
      </w:r>
    </w:p>
    <w:p w14:paraId="2362287F" w14:textId="4269183F" w:rsidR="00670128" w:rsidRPr="00670128" w:rsidRDefault="00670128" w:rsidP="00670128">
      <w:commentRangeStart w:id="97"/>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commentRangeEnd w:id="97"/>
      <w:r w:rsidR="00E956B3">
        <w:rPr>
          <w:rStyle w:val="CommentReference"/>
        </w:rPr>
        <w:commentReference w:id="97"/>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rsidR="008E3903">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00351A05" w:rsidRPr="00351A05">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8E3903">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00351A05" w:rsidRPr="00351A05">
        <w:rPr>
          <w:noProof/>
        </w:rPr>
        <w:t>(Maturo, 2014)</w:t>
      </w:r>
      <w:r>
        <w:fldChar w:fldCharType="end"/>
      </w:r>
      <w:r w:rsidR="00DF5C59">
        <w:t xml:space="preserve"> and </w:t>
      </w:r>
      <w:commentRangeStart w:id="98"/>
      <w:r w:rsidR="00DF5C59">
        <w:t xml:space="preserve">many medical treatments </w:t>
      </w:r>
      <w:commentRangeEnd w:id="98"/>
      <w:r w:rsidR="00D76FC3">
        <w:rPr>
          <w:rStyle w:val="CommentReference"/>
        </w:rPr>
        <w:commentReference w:id="98"/>
      </w:r>
      <w:r w:rsidR="00DF5C59">
        <w:fldChar w:fldCharType="begin" w:fldLock="1"/>
      </w:r>
      <w:r w:rsidR="008E3903">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fldChar w:fldCharType="separate"/>
      </w:r>
      <w:r w:rsidR="00351A05" w:rsidRPr="00351A05">
        <w:rPr>
          <w:noProof/>
        </w:rPr>
        <w:t>(Gardner and Warren, 2019)</w:t>
      </w:r>
      <w:r w:rsidR="00DF5C59">
        <w:fldChar w:fldCharType="end"/>
      </w:r>
      <w:r w:rsidR="00DF5C59">
        <w:t>.</w:t>
      </w:r>
    </w:p>
    <w:p w14:paraId="0786E407" w14:textId="3A5F6488" w:rsidR="00670128" w:rsidRDefault="00D67540" w:rsidP="00D14F7E">
      <w:r>
        <w:t xml:space="preserve">Sixthly, the increased complexity and </w:t>
      </w:r>
      <w:commentRangeStart w:id="99"/>
      <w:r>
        <w:t xml:space="preserve">distal connectedness </w:t>
      </w:r>
      <w:commentRangeEnd w:id="99"/>
      <w:r w:rsidR="00792C05">
        <w:rPr>
          <w:rStyle w:val="CommentReference"/>
        </w:rPr>
        <w:commentReference w:id="99"/>
      </w:r>
      <w:r>
        <w:t xml:space="preserve">of HISs challenges notions of </w:t>
      </w:r>
      <w:commentRangeStart w:id="100"/>
      <w:r>
        <w:t xml:space="preserve">trust </w:t>
      </w:r>
      <w:commentRangeEnd w:id="100"/>
      <w:r w:rsidR="00543400">
        <w:rPr>
          <w:rStyle w:val="CommentReference"/>
        </w:rPr>
        <w:commentReference w:id="100"/>
      </w:r>
      <w:r>
        <w:t>that have long been a part of patient care</w:t>
      </w:r>
      <w:r w:rsidR="00045EB8">
        <w:t xml:space="preserve"> </w:t>
      </w:r>
      <w:r w:rsidR="00045EB8">
        <w:fldChar w:fldCharType="begin" w:fldLock="1"/>
      </w:r>
      <w:r w:rsidR="008E3903">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00045EB8">
        <w:fldChar w:fldCharType="separate"/>
      </w:r>
      <w:r w:rsidR="00351A05" w:rsidRPr="00351A05">
        <w:rPr>
          <w:noProof/>
        </w:rPr>
        <w:t>(Thorne and Robinson, 1988; Song and Zahedi, 2007)</w:t>
      </w:r>
      <w:r w:rsidR="00045EB8">
        <w:fldChar w:fldCharType="end"/>
      </w:r>
      <w:r>
        <w:t>.</w:t>
      </w:r>
      <w:r w:rsidR="00B8035A">
        <w:t xml:space="preserve"> T</w:t>
      </w:r>
      <w:r w:rsidR="00045EB8">
        <w:t xml:space="preserve">rust </w:t>
      </w:r>
      <w:r w:rsidR="00B8035A">
        <w:t xml:space="preserve">in healthcare </w:t>
      </w:r>
      <w:r w:rsidR="00045EB8">
        <w:t xml:space="preserve">is </w:t>
      </w:r>
      <w:del w:id="101" w:author="Rebecca Randell" w:date="2020-07-17T10:56:00Z">
        <w:r w:rsidR="00045EB8" w:rsidDel="00D76FC3">
          <w:delText xml:space="preserve">a </w:delText>
        </w:r>
      </w:del>
      <w:r w:rsidR="009D34D2">
        <w:t xml:space="preserve">partly </w:t>
      </w:r>
      <w:ins w:id="102" w:author="Rebecca Randell" w:date="2020-07-17T10:56:00Z">
        <w:r w:rsidR="00D76FC3">
          <w:t xml:space="preserve">a </w:t>
        </w:r>
      </w:ins>
      <w:r w:rsidR="00045EB8">
        <w:t xml:space="preserve">function of inter-personal behaviours </w:t>
      </w:r>
      <w:r w:rsidR="00045EB8">
        <w:fldChar w:fldCharType="begin" w:fldLock="1"/>
      </w:r>
      <w:r w:rsidR="008E3903">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00045EB8">
        <w:fldChar w:fldCharType="separate"/>
      </w:r>
      <w:r w:rsidR="00351A05" w:rsidRPr="00351A05">
        <w:rPr>
          <w:noProof/>
        </w:rPr>
        <w:t>(Calnan and Rowe, 2006)</w:t>
      </w:r>
      <w:r w:rsidR="00045EB8">
        <w:fldChar w:fldCharType="end"/>
      </w:r>
      <w:r w:rsidR="00045EB8">
        <w:t xml:space="preserve"> </w:t>
      </w:r>
      <w:commentRangeStart w:id="103"/>
      <w:r w:rsidR="00045EB8">
        <w:t xml:space="preserve">and the gatekeeping and competing incentives of actors in a HIS threaten </w:t>
      </w:r>
      <w:r w:rsidR="00B8035A">
        <w:t xml:space="preserve">this </w:t>
      </w:r>
      <w:r w:rsidR="00A358FA">
        <w:t>trust</w:t>
      </w:r>
      <w:commentRangeEnd w:id="103"/>
      <w:r w:rsidR="00D76FC3">
        <w:rPr>
          <w:rStyle w:val="CommentReference"/>
        </w:rPr>
        <w:commentReference w:id="103"/>
      </w:r>
      <w:r w:rsidR="00A358FA">
        <w:t xml:space="preserve"> </w:t>
      </w:r>
      <w:r w:rsidR="00045EB8">
        <w:fldChar w:fldCharType="begin" w:fldLock="1"/>
      </w:r>
      <w:r w:rsidR="008E3903">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00045EB8">
        <w:fldChar w:fldCharType="separate"/>
      </w:r>
      <w:r w:rsidR="00351A05" w:rsidRPr="00351A05">
        <w:rPr>
          <w:noProof/>
        </w:rPr>
        <w:t xml:space="preserve">(Mechanic and </w:t>
      </w:r>
      <w:r w:rsidR="00351A05" w:rsidRPr="00351A05">
        <w:rPr>
          <w:noProof/>
        </w:rPr>
        <w:lastRenderedPageBreak/>
        <w:t>Schlesinger, 1996; Alaszewski, 2003)</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A20FF2">
      <w:pPr>
        <w:pStyle w:val="Heading2"/>
      </w:pPr>
      <w:commentRangeStart w:id="104"/>
      <w:r>
        <w:t>Patient-safety implications</w:t>
      </w:r>
      <w:r w:rsidR="00C87DCA">
        <w:t xml:space="preserve"> of </w:t>
      </w:r>
      <w:r w:rsidR="00CB1C67">
        <w:t>HIT</w:t>
      </w:r>
      <w:r w:rsidR="00C87DCA">
        <w:t xml:space="preserve"> challenges</w:t>
      </w:r>
      <w:commentRangeEnd w:id="104"/>
      <w:r w:rsidR="00DD5E0F">
        <w:rPr>
          <w:rStyle w:val="CommentReference"/>
          <w:rFonts w:asciiTheme="minorHAnsi" w:eastAsiaTheme="minorHAnsi" w:hAnsiTheme="minorHAnsi" w:cstheme="minorBidi"/>
        </w:rPr>
        <w:commentReference w:id="104"/>
      </w:r>
    </w:p>
    <w:p w14:paraId="4180AD56" w14:textId="789CB4BD" w:rsidR="00FD1560" w:rsidRDefault="00CE48ED" w:rsidP="00970743">
      <w:pPr>
        <w:rPr>
          <w:color w:val="FF0000"/>
        </w:rPr>
      </w:pPr>
      <w:r>
        <w:rPr>
          <w:color w:val="FF0000"/>
        </w:rPr>
        <w:t>*</w:t>
      </w:r>
      <w:r w:rsidR="00DD5E0F">
        <w:rPr>
          <w:color w:val="FF0000"/>
        </w:rPr>
        <w:t xml:space="preserve"> * * * * * * * * * * * * * * * * * * * *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71ABEF48" w:rsidR="00E97300" w:rsidRPr="00F700A2" w:rsidRDefault="009D0ABB" w:rsidP="00F700A2">
      <w:pPr>
        <w:pStyle w:val="Heading1"/>
      </w:pPr>
      <w:r>
        <w:t xml:space="preserve">Section 4: </w:t>
      </w:r>
      <w:commentRangeStart w:id="105"/>
      <w:commentRangeStart w:id="106"/>
      <w:commentRangeStart w:id="107"/>
      <w:commentRangeStart w:id="108"/>
      <w:commentRangeStart w:id="109"/>
      <w:r w:rsidR="00EC0EB1">
        <w:t xml:space="preserve">Addressing </w:t>
      </w:r>
      <w:r>
        <w:t>challenges to patient</w:t>
      </w:r>
      <w:ins w:id="110" w:author="Rebecca Randell" w:date="2020-07-17T10:59:00Z">
        <w:r w:rsidR="00D76FC3">
          <w:t xml:space="preserve"> </w:t>
        </w:r>
      </w:ins>
      <w:del w:id="111" w:author="Rebecca Randell" w:date="2020-07-17T10:59:00Z">
        <w:r w:rsidDel="00D76FC3">
          <w:delText>-</w:delText>
        </w:r>
      </w:del>
      <w:r>
        <w:t>safety</w:t>
      </w:r>
      <w:commentRangeEnd w:id="105"/>
      <w:r w:rsidR="0093483F">
        <w:rPr>
          <w:rStyle w:val="CommentReference"/>
          <w:rFonts w:asciiTheme="minorHAnsi" w:eastAsiaTheme="minorHAnsi" w:hAnsiTheme="minorHAnsi" w:cstheme="minorBidi"/>
        </w:rPr>
        <w:commentReference w:id="105"/>
      </w:r>
      <w:commentRangeEnd w:id="106"/>
      <w:r w:rsidR="00D76FC3">
        <w:rPr>
          <w:rStyle w:val="CommentReference"/>
          <w:rFonts w:asciiTheme="minorHAnsi" w:eastAsiaTheme="minorHAnsi" w:hAnsiTheme="minorHAnsi" w:cstheme="minorBidi"/>
        </w:rPr>
        <w:commentReference w:id="106"/>
      </w:r>
      <w:commentRangeEnd w:id="107"/>
      <w:r w:rsidR="009978E4">
        <w:rPr>
          <w:rStyle w:val="CommentReference"/>
          <w:rFonts w:asciiTheme="minorHAnsi" w:eastAsiaTheme="minorHAnsi" w:hAnsiTheme="minorHAnsi" w:cstheme="minorBidi"/>
        </w:rPr>
        <w:commentReference w:id="107"/>
      </w:r>
      <w:commentRangeEnd w:id="108"/>
      <w:r w:rsidR="00B51A64">
        <w:rPr>
          <w:rStyle w:val="CommentReference"/>
          <w:rFonts w:asciiTheme="minorHAnsi" w:eastAsiaTheme="minorHAnsi" w:hAnsiTheme="minorHAnsi" w:cstheme="minorBidi"/>
        </w:rPr>
        <w:commentReference w:id="108"/>
      </w:r>
      <w:commentRangeEnd w:id="109"/>
      <w:r w:rsidR="00172673">
        <w:rPr>
          <w:rStyle w:val="CommentReference"/>
          <w:rFonts w:asciiTheme="minorHAnsi" w:eastAsiaTheme="minorHAnsi" w:hAnsiTheme="minorHAnsi" w:cstheme="minorBidi"/>
        </w:rPr>
        <w:commentReference w:id="109"/>
      </w:r>
    </w:p>
    <w:p w14:paraId="1CCB8F93" w14:textId="6C07A141" w:rsidR="00B05D6C" w:rsidRPr="0048402F" w:rsidRDefault="0048402F" w:rsidP="00EC0EB1">
      <w:r w:rsidRPr="0048402F">
        <w:t xml:space="preserve">In this section, we recommend </w:t>
      </w:r>
      <w:commentRangeStart w:id="112"/>
      <w:proofErr w:type="gramStart"/>
      <w:r w:rsidRPr="0048402F">
        <w:t>theoretically-inf</w:t>
      </w:r>
      <w:r w:rsidR="00AC4FD6">
        <w:t>ormed</w:t>
      </w:r>
      <w:proofErr w:type="gramEnd"/>
      <w:r w:rsidR="00AC4FD6">
        <w:t xml:space="preserve"> frameworks </w:t>
      </w:r>
      <w:commentRangeEnd w:id="112"/>
      <w:r w:rsidR="00D76FC3">
        <w:rPr>
          <w:rStyle w:val="CommentReference"/>
        </w:rPr>
        <w:commentReference w:id="112"/>
      </w:r>
      <w:r w:rsidR="00AC4FD6">
        <w:t>to address the</w:t>
      </w:r>
      <w:r w:rsidRPr="0048402F">
        <w:t xml:space="preserve"> patient</w:t>
      </w:r>
      <w:ins w:id="113" w:author="Rebecca Randell" w:date="2020-07-17T10:59:00Z">
        <w:r w:rsidR="00D76FC3">
          <w:t xml:space="preserve"> </w:t>
        </w:r>
      </w:ins>
      <w:del w:id="114" w:author="Rebecca Randell" w:date="2020-07-17T10:59:00Z">
        <w:r w:rsidRPr="0048402F" w:rsidDel="00D76FC3">
          <w:delText>-</w:delText>
        </w:r>
      </w:del>
      <w:r w:rsidRPr="0048402F">
        <w:t xml:space="preserve">safety implications raised in Section </w:t>
      </w:r>
      <w:commentRangeStart w:id="115"/>
      <w:r w:rsidRPr="0048402F">
        <w:t>3</w:t>
      </w:r>
      <w:commentRangeEnd w:id="115"/>
      <w:r w:rsidR="0057168E">
        <w:rPr>
          <w:rStyle w:val="CommentReference"/>
        </w:rPr>
        <w:commentReference w:id="115"/>
      </w:r>
      <w:r w:rsidRPr="0048402F">
        <w:t>.</w:t>
      </w:r>
    </w:p>
    <w:p w14:paraId="448C8414" w14:textId="77777777" w:rsidR="00B05D6C" w:rsidRPr="00B05D6C" w:rsidRDefault="00B05D6C" w:rsidP="00B05D6C"/>
    <w:p w14:paraId="43399131" w14:textId="4F854331" w:rsidR="00E97300" w:rsidRDefault="00E97300" w:rsidP="00284465">
      <w:pPr>
        <w:pStyle w:val="Heading2"/>
      </w:pPr>
      <w:commentRangeStart w:id="116"/>
      <w:r>
        <w:t>Safety cases</w:t>
      </w:r>
      <w:commentRangeEnd w:id="116"/>
      <w:r w:rsidR="00DD5E0F">
        <w:rPr>
          <w:rStyle w:val="CommentReference"/>
          <w:rFonts w:asciiTheme="minorHAnsi" w:eastAsiaTheme="minorHAnsi" w:hAnsiTheme="minorHAnsi" w:cstheme="minorBidi"/>
        </w:rPr>
        <w:commentReference w:id="116"/>
      </w:r>
    </w:p>
    <w:p w14:paraId="70299EA2" w14:textId="6AF45694" w:rsidR="00EA645D" w:rsidRPr="006A4C08" w:rsidRDefault="00EA645D" w:rsidP="00004E11">
      <w:r w:rsidRPr="006A4C08">
        <w:t xml:space="preserve">Safety cases are documentation of evidence that argue a system is sufficiently safe if applied in a particular environment </w:t>
      </w:r>
      <w:r w:rsidRPr="006A4C08">
        <w:fldChar w:fldCharType="begin" w:fldLock="1"/>
      </w:r>
      <w:r w:rsidR="008E3903">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Pr="006A4C08">
        <w:fldChar w:fldCharType="separate"/>
      </w:r>
      <w:r w:rsidR="00351A05" w:rsidRPr="00351A05">
        <w:rPr>
          <w:noProof/>
        </w:rPr>
        <w:t>(Bishop and Bloomfield, 2000)</w:t>
      </w:r>
      <w:r w:rsidRPr="006A4C08">
        <w:fldChar w:fldCharType="end"/>
      </w:r>
      <w:r w:rsidRPr="006A4C08">
        <w:t xml:space="preserve">. </w:t>
      </w:r>
      <w:r w:rsidR="006A4C08" w:rsidRPr="006A4C08">
        <w:t>The preparation of safety cases requires explicit claims of a technology or system’s safety performance and an evidenced argument. The process involves a</w:t>
      </w:r>
      <w:r w:rsidRPr="006A4C08">
        <w:t xml:space="preserve">n exposition of risk to encourage proactive safety management </w:t>
      </w:r>
      <w:r w:rsidRPr="006A4C08">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Pr="006A4C08">
        <w:fldChar w:fldCharType="separate"/>
      </w:r>
      <w:r w:rsidR="00351A05" w:rsidRPr="00351A05">
        <w:rPr>
          <w:noProof/>
        </w:rPr>
        <w:t xml:space="preserve">(Sujan </w:t>
      </w:r>
      <w:r w:rsidR="00351A05" w:rsidRPr="00351A05">
        <w:rPr>
          <w:i/>
          <w:noProof/>
        </w:rPr>
        <w:t>et al.</w:t>
      </w:r>
      <w:r w:rsidR="00351A05" w:rsidRPr="00351A05">
        <w:rPr>
          <w:noProof/>
        </w:rPr>
        <w:t>, 2016)</w:t>
      </w:r>
      <w:r w:rsidRPr="006A4C08">
        <w:fldChar w:fldCharType="end"/>
      </w:r>
      <w:r w:rsidR="006A4C08" w:rsidRPr="006A4C08">
        <w:t xml:space="preserve">. </w:t>
      </w:r>
      <w:r w:rsidRPr="006A4C08">
        <w:t xml:space="preserve">Patient safety might be facilitated by the use of dynamic </w:t>
      </w:r>
      <w:r w:rsidRPr="006A4C08">
        <w:fldChar w:fldCharType="begin" w:fldLock="1"/>
      </w:r>
      <w:r w:rsidR="008E3903">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Pr="006A4C08">
        <w:fldChar w:fldCharType="separate"/>
      </w:r>
      <w:r w:rsidR="00351A05" w:rsidRPr="00351A05">
        <w:rPr>
          <w:noProof/>
        </w:rPr>
        <w:t>(Denney, Pai and Habli, 2015)</w:t>
      </w:r>
      <w:r w:rsidRPr="006A4C08">
        <w:fldChar w:fldCharType="end"/>
      </w:r>
      <w:r w:rsidRPr="006A4C08">
        <w:t xml:space="preserve">, multi-view </w:t>
      </w:r>
      <w:r w:rsidRPr="006A4C08">
        <w:fldChar w:fldCharType="begin" w:fldLock="1"/>
      </w:r>
      <w:r w:rsidR="008E3903">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Pr="006A4C08">
        <w:fldChar w:fldCharType="separate"/>
      </w:r>
      <w:r w:rsidR="00351A05" w:rsidRPr="00351A05">
        <w:rPr>
          <w:noProof/>
        </w:rPr>
        <w:t>(Flood and Habli, 2011)</w:t>
      </w:r>
      <w:r w:rsidRPr="006A4C08">
        <w:fldChar w:fldCharType="end"/>
      </w:r>
      <w:r w:rsidRPr="006A4C08">
        <w:t xml:space="preserve"> safety case</w:t>
      </w:r>
      <w:r w:rsidR="00AC4FD6">
        <w:t>s</w:t>
      </w:r>
      <w:r w:rsidRPr="006A4C08">
        <w:t xml:space="preserve"> for HIT </w:t>
      </w:r>
      <w:r w:rsidR="006A4C08" w:rsidRPr="006A4C08">
        <w:fldChar w:fldCharType="begin" w:fldLock="1"/>
      </w:r>
      <w:r w:rsidR="008E3903">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006A4C08" w:rsidRPr="006A4C08">
        <w:fldChar w:fldCharType="separate"/>
      </w:r>
      <w:r w:rsidR="00351A05" w:rsidRPr="00351A05">
        <w:rPr>
          <w:noProof/>
        </w:rPr>
        <w:t xml:space="preserve">(Despotou </w:t>
      </w:r>
      <w:r w:rsidR="00351A05" w:rsidRPr="00351A05">
        <w:rPr>
          <w:i/>
          <w:noProof/>
        </w:rPr>
        <w:t>et al.</w:t>
      </w:r>
      <w:r w:rsidR="00351A05" w:rsidRPr="00351A05">
        <w:rPr>
          <w:noProof/>
        </w:rPr>
        <w:t xml:space="preserve">, 2012; Habli </w:t>
      </w:r>
      <w:r w:rsidR="00351A05" w:rsidRPr="00351A05">
        <w:rPr>
          <w:i/>
          <w:noProof/>
        </w:rPr>
        <w:t>et al.</w:t>
      </w:r>
      <w:r w:rsidR="00351A05" w:rsidRPr="00351A05">
        <w:rPr>
          <w:noProof/>
        </w:rPr>
        <w:t>, 2018)</w:t>
      </w:r>
      <w:r w:rsidR="006A4C08" w:rsidRPr="006A4C08">
        <w:fldChar w:fldCharType="end"/>
      </w:r>
      <w:r w:rsidR="006A4C08" w:rsidRPr="006A4C08">
        <w:t xml:space="preserve"> </w:t>
      </w:r>
      <w:r w:rsidRPr="006A4C08">
        <w:t xml:space="preserve">and for healthcare services </w:t>
      </w:r>
      <w:r w:rsidRPr="006A4C08">
        <w:fldChar w:fldCharType="begin" w:fldLock="1"/>
      </w:r>
      <w:r w:rsidR="008E3903">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Pr="006A4C08">
        <w:fldChar w:fldCharType="separate"/>
      </w:r>
      <w:r w:rsidR="00351A05" w:rsidRPr="00351A05">
        <w:rPr>
          <w:noProof/>
        </w:rPr>
        <w:t xml:space="preserve">(Sujan </w:t>
      </w:r>
      <w:r w:rsidR="00351A05" w:rsidRPr="00351A05">
        <w:rPr>
          <w:i/>
          <w:noProof/>
        </w:rPr>
        <w:t>et al.</w:t>
      </w:r>
      <w:r w:rsidR="00351A05" w:rsidRPr="00351A05">
        <w:rPr>
          <w:noProof/>
        </w:rPr>
        <w:t>, 2015)</w:t>
      </w:r>
      <w:r w:rsidRPr="006A4C08">
        <w:fldChar w:fldCharType="end"/>
      </w:r>
      <w:r w:rsidRPr="006A4C08">
        <w:t>.</w:t>
      </w:r>
    </w:p>
    <w:p w14:paraId="407B6E7B" w14:textId="45B0588E" w:rsidR="00F76262" w:rsidRDefault="00F76262" w:rsidP="00004E11">
      <w:pPr>
        <w:rPr>
          <w:color w:val="4472C4" w:themeColor="accent5"/>
        </w:rPr>
      </w:pPr>
    </w:p>
    <w:p w14:paraId="1BDF9003" w14:textId="54D243E9" w:rsidR="007E4136" w:rsidRDefault="007E4136" w:rsidP="007E4136">
      <w:pPr>
        <w:pStyle w:val="Heading2"/>
      </w:pPr>
      <w:r>
        <w:t>Interoperability</w:t>
      </w:r>
    </w:p>
    <w:p w14:paraId="1ED57638" w14:textId="70E623C5"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8E3903">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0D63DD" w:rsidRPr="00C90E7C">
        <w:fldChar w:fldCharType="separate"/>
      </w:r>
      <w:r w:rsidR="00351A05" w:rsidRPr="00351A05">
        <w:rPr>
          <w:noProof/>
        </w:rPr>
        <w:t>(Díaz, Martín and Rubio,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8E3903">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distributed architectures to integrate </w:t>
      </w:r>
      <w:r>
        <w:t>electronic health records</w:t>
      </w:r>
      <w:r w:rsidR="00AC4FD6">
        <w:t xml:space="preserve"> </w:t>
      </w:r>
      <w:r w:rsidR="005E1870">
        <w:fldChar w:fldCharType="begin" w:fldLock="1"/>
      </w:r>
      <w:r w:rsidR="008E3903">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5E1870">
        <w:fldChar w:fldCharType="separate"/>
      </w:r>
      <w:r w:rsidR="00351A05" w:rsidRPr="00351A05">
        <w:rPr>
          <w:noProof/>
        </w:rPr>
        <w:t xml:space="preserve">(Roehrs, André and Righi, 2017; Roehrs, 2019; Roehrs </w:t>
      </w:r>
      <w:r w:rsidR="00351A05" w:rsidRPr="00351A05">
        <w:rPr>
          <w:i/>
          <w:noProof/>
        </w:rPr>
        <w:t>et al.</w:t>
      </w:r>
      <w:r w:rsidR="00351A05" w:rsidRPr="00351A05">
        <w:rPr>
          <w:noProof/>
        </w:rPr>
        <w:t>, 2019)</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xml:space="preserve">, e.g. the CSIRO Health Data Integration tool </w:t>
      </w:r>
      <w:r w:rsidRPr="00C90E7C">
        <w:fldChar w:fldCharType="begin" w:fldLock="1"/>
      </w:r>
      <w:r w:rsidR="008E3903">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C90E7C">
        <w:fldChar w:fldCharType="separate"/>
      </w:r>
      <w:r w:rsidR="00351A05" w:rsidRPr="00351A05">
        <w:rPr>
          <w:noProof/>
        </w:rPr>
        <w:t>(Hansen, Pang and Maeder,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10D0C">
      <w:pPr>
        <w:pStyle w:val="Heading2"/>
      </w:pPr>
      <w:commentRangeStart w:id="117"/>
      <w:commentRangeStart w:id="118"/>
      <w:r>
        <w:t>Dynamic and causal modelling</w:t>
      </w:r>
      <w:commentRangeEnd w:id="117"/>
      <w:r w:rsidR="00DD5E0F">
        <w:rPr>
          <w:rStyle w:val="CommentReference"/>
          <w:rFonts w:asciiTheme="minorHAnsi" w:eastAsiaTheme="minorHAnsi" w:hAnsiTheme="minorHAnsi" w:cstheme="minorBidi"/>
        </w:rPr>
        <w:commentReference w:id="117"/>
      </w:r>
      <w:commentRangeEnd w:id="118"/>
      <w:r w:rsidR="00AC6904">
        <w:rPr>
          <w:rStyle w:val="CommentReference"/>
          <w:rFonts w:asciiTheme="minorHAnsi" w:eastAsiaTheme="minorHAnsi" w:hAnsiTheme="minorHAnsi" w:cstheme="minorBidi"/>
        </w:rPr>
        <w:commentReference w:id="118"/>
      </w:r>
    </w:p>
    <w:p w14:paraId="0F7D5E48" w14:textId="2FF879E4" w:rsidR="006A4C08" w:rsidRDefault="000C66E7" w:rsidP="000C66E7">
      <w:r>
        <w:t xml:space="preserve">Dynamic-modelling methods </w:t>
      </w:r>
      <w:r w:rsidR="00DD5E0F">
        <w:fldChar w:fldCharType="begin" w:fldLock="1"/>
      </w:r>
      <w:r w:rsidR="008E3903">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lt;i&gt;et al.&lt;/i&gt;, 2018)","plainTextFormattedCitation":"(Su et al., 2018)","previouslyFormattedCitation":"(Su &lt;i&gt;et al.&lt;/i&gt;, 2018)"},"properties":{"noteIndex":0},"schema":"https://github.com/citation-style-language/schema/raw/master/csl-citation.json"}</w:instrText>
      </w:r>
      <w:r w:rsidR="00DD5E0F">
        <w:fldChar w:fldCharType="separate"/>
      </w:r>
      <w:r w:rsidR="00351A05" w:rsidRPr="00351A05">
        <w:rPr>
          <w:noProof/>
        </w:rPr>
        <w:t xml:space="preserve">(Su </w:t>
      </w:r>
      <w:r w:rsidR="00351A05" w:rsidRPr="00351A05">
        <w:rPr>
          <w:i/>
          <w:noProof/>
        </w:rPr>
        <w:t>et al.</w:t>
      </w:r>
      <w:r w:rsidR="00351A05" w:rsidRPr="00351A05">
        <w:rPr>
          <w:noProof/>
        </w:rPr>
        <w:t>,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the underlying the phenomena of interest </w:t>
      </w:r>
      <w:r>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fldChar w:fldCharType="separate"/>
      </w:r>
      <w:r w:rsidR="00351A05" w:rsidRPr="00351A05">
        <w:rPr>
          <w:noProof/>
        </w:rPr>
        <w:t xml:space="preserve">(Jenkins </w:t>
      </w:r>
      <w:r w:rsidR="00351A05" w:rsidRPr="00351A05">
        <w:rPr>
          <w:i/>
          <w:noProof/>
        </w:rPr>
        <w:t>et al.</w:t>
      </w:r>
      <w:r w:rsidR="00351A05" w:rsidRPr="00351A05">
        <w:rPr>
          <w:noProof/>
        </w:rPr>
        <w:t>, 2018)</w:t>
      </w:r>
      <w:r>
        <w:fldChar w:fldCharType="end"/>
      </w:r>
      <w:r>
        <w:t xml:space="preserve">. They provide a solution to the transient relevance of predictive models that </w:t>
      </w:r>
      <w:r w:rsidR="00DD5E0F">
        <w:t xml:space="preserve">are typically informed by a single snapshot of data, which might already be 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fldChar w:fldCharType="begin" w:fldLock="1"/>
      </w:r>
      <w:r w:rsidR="008E3903">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lt;i&gt;et al.&lt;/i&gt;, 2016)","plainTextFormattedCitation":"(Huang et al., 2016)","previouslyFormattedCitation":"(Huang &lt;i&gt;et al.&lt;/i&gt;, 2016)"},"properties":{"noteIndex":0},"schema":"https://github.com/citation-style-language/schema/raw/master/csl-citation.json"}</w:instrText>
      </w:r>
      <w:r>
        <w:fldChar w:fldCharType="separate"/>
      </w:r>
      <w:r w:rsidR="00351A05" w:rsidRPr="00351A05">
        <w:rPr>
          <w:noProof/>
        </w:rPr>
        <w:t xml:space="preserve">(Huang </w:t>
      </w:r>
      <w:r w:rsidR="00351A05" w:rsidRPr="00351A05">
        <w:rPr>
          <w:i/>
          <w:noProof/>
        </w:rPr>
        <w:t>et al.</w:t>
      </w:r>
      <w:r w:rsidR="00351A05" w:rsidRPr="00351A05">
        <w:rPr>
          <w:noProof/>
        </w:rPr>
        <w:t>, 2016)</w:t>
      </w:r>
      <w:r>
        <w:fldChar w:fldCharType="end"/>
      </w:r>
      <w:r>
        <w:t xml:space="preserve"> and </w:t>
      </w:r>
      <w:r w:rsidRPr="000C66E7">
        <w:t>mortality after cardiac surgery</w:t>
      </w:r>
      <w:r>
        <w:t xml:space="preserve"> </w:t>
      </w:r>
      <w:r>
        <w:fldChar w:fldCharType="begin" w:fldLock="1"/>
      </w:r>
      <w:r w:rsidR="008E3903">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lt;i&gt;et al.&lt;/i&gt;, 2013)","plainTextFormattedCitation":"(Hickey et al., 2013)","previouslyFormattedCitation":"(Hickey &lt;i&gt;et al.&lt;/i&gt;, 2013)"},"properties":{"noteIndex":0},"schema":"https://github.com/citation-style-language/schema/raw/master/csl-citation.json"}</w:instrText>
      </w:r>
      <w:r>
        <w:fldChar w:fldCharType="separate"/>
      </w:r>
      <w:r w:rsidR="00351A05" w:rsidRPr="00351A05">
        <w:rPr>
          <w:noProof/>
        </w:rPr>
        <w:t xml:space="preserve">(Hickey </w:t>
      </w:r>
      <w:r w:rsidR="00351A05" w:rsidRPr="00351A05">
        <w:rPr>
          <w:i/>
          <w:noProof/>
        </w:rPr>
        <w:t>et al.</w:t>
      </w:r>
      <w:r w:rsidR="00351A05" w:rsidRPr="00351A05">
        <w:rPr>
          <w:noProof/>
        </w:rPr>
        <w:t>,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rsidR="008E3903">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fldChar w:fldCharType="separate"/>
      </w:r>
      <w:r w:rsidR="00351A05" w:rsidRPr="00351A05">
        <w:rPr>
          <w:noProof/>
        </w:rPr>
        <w:t xml:space="preserve">(Sperrin </w:t>
      </w:r>
      <w:r w:rsidR="00351A05" w:rsidRPr="00351A05">
        <w:rPr>
          <w:i/>
          <w:noProof/>
        </w:rPr>
        <w:t>et al.</w:t>
      </w:r>
      <w:r w:rsidR="00351A05" w:rsidRPr="00351A05">
        <w:rPr>
          <w:noProof/>
        </w:rPr>
        <w:t>, 2019)</w:t>
      </w:r>
      <w:r>
        <w:fldChar w:fldCharType="end"/>
      </w:r>
      <w:r>
        <w:t>.</w:t>
      </w:r>
    </w:p>
    <w:p w14:paraId="4B879E97" w14:textId="77777777" w:rsidR="006A4C08" w:rsidRPr="00810D0C" w:rsidRDefault="006A4C08" w:rsidP="00004E11"/>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05541B14" w14:textId="16AC2E50" w:rsidR="007728F1" w:rsidRDefault="00C4500B" w:rsidP="00B05D6C">
      <w:r>
        <w:t xml:space="preserve">As an example of the HIS’s self-regulation </w:t>
      </w:r>
      <w:r>
        <w:fldChar w:fldCharType="begin" w:fldLock="1"/>
      </w:r>
      <w:r w:rsidR="008E3903">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00351A05" w:rsidRPr="00351A05">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xml:space="preserve">, despite the potential threats to patient safety </w:t>
      </w:r>
      <w:r>
        <w:fldChar w:fldCharType="begin" w:fldLock="1"/>
      </w:r>
      <w:r w:rsidR="008E3903">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fldChar w:fldCharType="separate"/>
      </w:r>
      <w:r w:rsidR="00351A05" w:rsidRPr="00351A05">
        <w:rPr>
          <w:noProof/>
        </w:rPr>
        <w:t xml:space="preserve">(Challen </w:t>
      </w:r>
      <w:r w:rsidR="00351A05" w:rsidRPr="00351A05">
        <w:rPr>
          <w:i/>
          <w:noProof/>
        </w:rPr>
        <w:t>et al.</w:t>
      </w:r>
      <w:r w:rsidR="00351A05" w:rsidRPr="00351A05">
        <w:rPr>
          <w:noProof/>
        </w:rPr>
        <w:t>,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8E3903">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8E3903">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lt;i&gt;et al.&lt;/i&gt;, 2013, 2017)","plainTextFormattedCitation":"(Weiskopf et al., 2013, 2017)","previouslyFormattedCitation":"(Weiskopf &lt;i&gt;et al.&lt;/i&gt;, 2013, 2017)"},"properties":{"noteIndex":0},"schema":"https://github.com/citation-style-language/schema/raw/master/csl-citation.json"}</w:instrText>
      </w:r>
      <w:r w:rsidR="00EF53C4">
        <w:fldChar w:fldCharType="separate"/>
      </w:r>
      <w:r w:rsidR="00351A05" w:rsidRPr="00351A05">
        <w:rPr>
          <w:noProof/>
        </w:rPr>
        <w:t xml:space="preserve">(Weiskopf </w:t>
      </w:r>
      <w:r w:rsidR="00351A05" w:rsidRPr="00351A05">
        <w:rPr>
          <w:i/>
          <w:noProof/>
        </w:rPr>
        <w:t>et al.</w:t>
      </w:r>
      <w:r w:rsidR="00351A05" w:rsidRPr="00351A05">
        <w:rPr>
          <w:noProof/>
        </w:rPr>
        <w:t>, 2013, 2017)</w:t>
      </w:r>
      <w:r w:rsidR="00EF53C4">
        <w:fldChar w:fldCharType="end"/>
      </w:r>
      <w:r w:rsidR="00EF53C4">
        <w:t xml:space="preserve">, themselves informed by taxonomies of data quality dimensions </w:t>
      </w:r>
      <w:r w:rsidR="00EF53C4">
        <w:fldChar w:fldCharType="begin" w:fldLock="1"/>
      </w:r>
      <w:r w:rsidR="008E3903">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Weiskopf and Weng, 2013; Feder, 2018)","manualFormatting":"(e.g. Feder, 2018; Weiskopf &amp; Weng, 2013)","plainTextFormattedCitation":"(Weiskopf and Weng, 2013; Feder, 2018)","previouslyFormattedCitation":"(Weiskopf and Weng, 2013; Feder, 2018)"},"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0A6CDAB3" w:rsidR="00004E11" w:rsidRDefault="00004E11" w:rsidP="00004E11">
      <w:pPr>
        <w:pStyle w:val="Heading2"/>
      </w:pPr>
      <w:commentRangeStart w:id="119"/>
      <w:commentRangeStart w:id="120"/>
      <w:r>
        <w:t>Human Factors</w:t>
      </w:r>
      <w:commentRangeEnd w:id="119"/>
      <w:commentRangeEnd w:id="120"/>
      <w:r w:rsidR="0093483F">
        <w:t>/Sociotechnical Approach</w:t>
      </w:r>
      <w:r w:rsidR="00DD5E0F">
        <w:rPr>
          <w:rStyle w:val="CommentReference"/>
          <w:rFonts w:asciiTheme="minorHAnsi" w:eastAsiaTheme="minorHAnsi" w:hAnsiTheme="minorHAnsi" w:cstheme="minorBidi"/>
        </w:rPr>
        <w:commentReference w:id="119"/>
      </w:r>
      <w:r w:rsidR="0093483F">
        <w:rPr>
          <w:rStyle w:val="CommentReference"/>
          <w:rFonts w:asciiTheme="minorHAnsi" w:eastAsiaTheme="minorHAnsi" w:hAnsiTheme="minorHAnsi" w:cstheme="minorBidi"/>
        </w:rPr>
        <w:commentReference w:id="120"/>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r>
        <w:rPr>
          <w:color w:val="FF0000"/>
        </w:rPr>
        <w:t>* * * * * * * * * * * * * * * * * * * * * * * * *</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commentRangeStart w:id="121"/>
      <w:r>
        <w:t>Conclusion</w:t>
      </w:r>
      <w:commentRangeEnd w:id="121"/>
      <w:r w:rsidR="00DD5E0F">
        <w:rPr>
          <w:rStyle w:val="CommentReference"/>
          <w:rFonts w:asciiTheme="minorHAnsi" w:eastAsiaTheme="minorHAnsi" w:hAnsiTheme="minorHAnsi" w:cstheme="minorBidi"/>
        </w:rPr>
        <w:commentReference w:id="121"/>
      </w:r>
    </w:p>
    <w:p w14:paraId="58D0CA1D" w14:textId="44DDD1EC"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w:t>
      </w:r>
      <w:r w:rsidR="009B3EEC" w:rsidRPr="008E3903">
        <w:rPr>
          <w:strike/>
          <w:color w:val="4472C4" w:themeColor="accent5"/>
        </w:rPr>
        <w:t xml:space="preserve">2) succinctly summarise the </w:t>
      </w:r>
      <w:r w:rsidR="000C0B41" w:rsidRPr="008E3903">
        <w:rPr>
          <w:strike/>
          <w:color w:val="4472C4" w:themeColor="accent5"/>
        </w:rPr>
        <w:t>characteristics</w:t>
      </w:r>
      <w:r w:rsidR="009B3EEC" w:rsidRPr="008E3903">
        <w:rPr>
          <w:strike/>
          <w:color w:val="4472C4" w:themeColor="accent5"/>
        </w:rPr>
        <w:t xml:space="preserve"> of new and emerging </w:t>
      </w:r>
      <w:r w:rsidR="00AA6BB1" w:rsidRPr="008E3903">
        <w:rPr>
          <w:strike/>
          <w:color w:val="4472C4" w:themeColor="accent5"/>
        </w:rPr>
        <w:t>health information tech</w:t>
      </w:r>
      <w:r w:rsidR="009B3EEC" w:rsidRPr="008E3903">
        <w:rPr>
          <w:strike/>
          <w:color w:val="4472C4" w:themeColor="accent5"/>
        </w:rPr>
        <w:t xml:space="preserve">nologies, 3) succinctly summarise the </w:t>
      </w:r>
      <w:r w:rsidR="000C0B41" w:rsidRPr="008E3903">
        <w:rPr>
          <w:strike/>
          <w:color w:val="4472C4" w:themeColor="accent5"/>
        </w:rPr>
        <w:t>classes</w:t>
      </w:r>
      <w:r w:rsidR="009B3EEC" w:rsidRPr="008E3903">
        <w:rPr>
          <w:strike/>
          <w:color w:val="4472C4" w:themeColor="accent5"/>
        </w:rPr>
        <w:t xml:space="preserve"> of </w:t>
      </w:r>
      <w:r w:rsidR="000C0B41" w:rsidRPr="008E3903">
        <w:rPr>
          <w:strike/>
          <w:color w:val="4472C4" w:themeColor="accent5"/>
        </w:rPr>
        <w:t>patient-safety</w:t>
      </w:r>
      <w:r w:rsidR="009B3EEC" w:rsidRPr="008E3903">
        <w:rPr>
          <w:strike/>
          <w:color w:val="4472C4" w:themeColor="accent5"/>
        </w:rPr>
        <w:t xml:space="preserve"> </w:t>
      </w:r>
      <w:r w:rsidR="000C0B41" w:rsidRPr="008E3903">
        <w:rPr>
          <w:strike/>
          <w:color w:val="4472C4" w:themeColor="accent5"/>
        </w:rPr>
        <w:t>challenges and their safety implications</w:t>
      </w:r>
      <w:r w:rsidR="009B3EEC" w:rsidRPr="008E3903">
        <w:rPr>
          <w:strike/>
          <w:color w:val="4472C4" w:themeColor="accent5"/>
        </w:rPr>
        <w:t xml:space="preserve">, 4) succinctly summarise </w:t>
      </w:r>
      <w:r w:rsidR="000C0B41" w:rsidRPr="008E3903">
        <w:rPr>
          <w:strike/>
          <w:color w:val="4472C4" w:themeColor="accent5"/>
        </w:rPr>
        <w:t>our suggested approaches to address the patient-safety challenges</w:t>
      </w:r>
      <w:r w:rsidR="009B3EEC" w:rsidRPr="008E3903">
        <w:rPr>
          <w:strike/>
          <w:color w:val="4472C4" w:themeColor="accent5"/>
        </w:rPr>
        <w:t>,</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w:t>
      </w:r>
      <w:r w:rsidR="00C77557">
        <w:rPr>
          <w:color w:val="4472C4" w:themeColor="accent5"/>
        </w:rPr>
        <w:t>s</w:t>
      </w:r>
      <w:r w:rsidR="009B3EEC" w:rsidRPr="00F700A2">
        <w:rPr>
          <w:color w:val="4472C4" w:themeColor="accent5"/>
        </w:rPr>
        <w:t xml:space="preserve"> in the series</w:t>
      </w:r>
      <w:commentRangeStart w:id="122"/>
      <w:commentRangeStart w:id="123"/>
      <w:commentRangeStart w:id="124"/>
      <w:commentRangeStart w:id="125"/>
      <w:commentRangeStart w:id="126"/>
      <w:r w:rsidR="009B3EEC" w:rsidRPr="00F700A2">
        <w:rPr>
          <w:color w:val="4472C4" w:themeColor="accent5"/>
        </w:rPr>
        <w:t>.</w:t>
      </w:r>
      <w:commentRangeEnd w:id="122"/>
      <w:r w:rsidR="00DD5E0F">
        <w:rPr>
          <w:rStyle w:val="CommentReference"/>
        </w:rPr>
        <w:commentReference w:id="122"/>
      </w:r>
      <w:commentRangeEnd w:id="123"/>
      <w:commentRangeEnd w:id="124"/>
      <w:r w:rsidR="00172673">
        <w:rPr>
          <w:rStyle w:val="CommentReference"/>
        </w:rPr>
        <w:commentReference w:id="123"/>
      </w:r>
      <w:commentRangeEnd w:id="126"/>
      <w:r w:rsidR="00976585">
        <w:rPr>
          <w:rStyle w:val="CommentReference"/>
        </w:rPr>
        <w:commentReference w:id="126"/>
      </w:r>
      <w:r w:rsidR="008077C5">
        <w:rPr>
          <w:rStyle w:val="CommentReference"/>
        </w:rPr>
        <w:commentReference w:id="124"/>
      </w:r>
      <w:commentRangeEnd w:id="125"/>
      <w:r w:rsidR="00036F8C">
        <w:rPr>
          <w:rStyle w:val="CommentReference"/>
        </w:rPr>
        <w:commentReference w:id="125"/>
      </w:r>
    </w:p>
    <w:p w14:paraId="0A98F9FD" w14:textId="4CD9854E" w:rsidR="00351A05" w:rsidRDefault="00BF48F2" w:rsidP="00E27DC6">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t xml:space="preserve">. </w:t>
      </w:r>
      <w:commentRangeStart w:id="127"/>
      <w:r w:rsidR="005D6A14">
        <w:t xml:space="preserve">The workshop described herein took placed during the </w:t>
      </w:r>
      <w:r w:rsidR="00026387">
        <w:t>COVID-19</w:t>
      </w:r>
      <w:r w:rsidR="005D6A14">
        <w:t xml:space="preserve"> pandemic of </w:t>
      </w:r>
      <w:r w:rsidR="007D55CB">
        <w:t>2020, which spurred swift development and use of HIT. Rapid adoption of HIT has brought many benefits and new ways of working but</w:t>
      </w:r>
      <w:r w:rsidR="00036F8C">
        <w:t xml:space="preserve"> has</w:t>
      </w:r>
      <w:r w:rsidR="007D55CB">
        <w:t xml:space="preserve"> also brought </w:t>
      </w:r>
      <w:r w:rsidR="00E51576">
        <w:t xml:space="preserve">with it </w:t>
      </w:r>
      <w:r w:rsidR="007D55CB">
        <w:t xml:space="preserve">existing and novel threats to patient safety. While the progress toward a more integrated </w:t>
      </w:r>
      <w:r w:rsidR="00E51576">
        <w:t xml:space="preserve">and </w:t>
      </w:r>
      <w:r w:rsidR="007D55CB">
        <w:t>digital healthcare system is welcome, we urgently need to address the associated patient-safety concerns, both theoretically and practically.</w:t>
      </w:r>
    </w:p>
    <w:p w14:paraId="12FF2BFA" w14:textId="67EC6454" w:rsidR="00A2296F" w:rsidRDefault="00351A05" w:rsidP="00E27DC6">
      <w:r>
        <w:t>…</w:t>
      </w:r>
      <w:r w:rsidR="007D55CB">
        <w:t xml:space="preserve">  </w:t>
      </w:r>
    </w:p>
    <w:p w14:paraId="091F891B" w14:textId="72290632" w:rsidR="009D0DA8" w:rsidRDefault="00A2296F" w:rsidP="00E27DC6">
      <w:r>
        <w:t>Subsequent workshops in our series on the theoretical and practical foundations of safety</w:t>
      </w:r>
      <w:commentRangeEnd w:id="127"/>
      <w:r w:rsidR="00DD5E0F">
        <w:rPr>
          <w:rStyle w:val="CommentReference"/>
        </w:rPr>
        <w:commentReference w:id="127"/>
      </w:r>
      <w:r>
        <w:t xml:space="preserve"> informatics will address t</w:t>
      </w:r>
      <w:r w:rsidRPr="00A2296F">
        <w:t>he implications of contemporary safety theory for digital innovation</w:t>
      </w:r>
      <w:r>
        <w:t xml:space="preserve">, sociotechnical evaluation of digital technology, and digital technology designed to improve patient safety </w:t>
      </w:r>
      <w:commentRangeStart w:id="128"/>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commentRangeEnd w:id="128"/>
      <w:r w:rsidR="00351A05">
        <w:rPr>
          <w:rStyle w:val="CommentReference"/>
        </w:rPr>
        <w:commentReference w:id="128"/>
      </w:r>
      <w:r>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lastRenderedPageBreak/>
        <w:t>References</w:t>
      </w:r>
    </w:p>
    <w:p w14:paraId="5B7A72F0" w14:textId="49C6331E" w:rsidR="008E3903" w:rsidRPr="008E3903" w:rsidRDefault="00DD5E0F" w:rsidP="008E3903">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E3903" w:rsidRPr="008E3903">
        <w:rPr>
          <w:rFonts w:ascii="Calibri" w:hAnsi="Calibri" w:cs="Calibri"/>
          <w:noProof/>
          <w:szCs w:val="24"/>
        </w:rPr>
        <w:t xml:space="preserve">Alaszewski, A. (2003) ‘Risk, trust and health’, </w:t>
      </w:r>
      <w:r w:rsidR="008E3903" w:rsidRPr="008E3903">
        <w:rPr>
          <w:rFonts w:ascii="Calibri" w:hAnsi="Calibri" w:cs="Calibri"/>
          <w:i/>
          <w:iCs/>
          <w:noProof/>
          <w:szCs w:val="24"/>
        </w:rPr>
        <w:t>Health, Risk and Society</w:t>
      </w:r>
      <w:r w:rsidR="008E3903" w:rsidRPr="008E3903">
        <w:rPr>
          <w:rFonts w:ascii="Calibri" w:hAnsi="Calibri" w:cs="Calibri"/>
          <w:noProof/>
          <w:szCs w:val="24"/>
        </w:rPr>
        <w:t>, 5(3), pp. 235–239. doi: 10.1080/13698570310001606941.</w:t>
      </w:r>
    </w:p>
    <w:p w14:paraId="039843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anerjee, A. (2019) ‘Digital health interventions and inequalities: The case for a new paradigm’, </w:t>
      </w:r>
      <w:r w:rsidRPr="008E3903">
        <w:rPr>
          <w:rFonts w:ascii="Calibri" w:hAnsi="Calibri" w:cs="Calibri"/>
          <w:i/>
          <w:iCs/>
          <w:noProof/>
          <w:szCs w:val="24"/>
        </w:rPr>
        <w:t>BMJ Evidence-Based Medicine</w:t>
      </w:r>
      <w:r w:rsidRPr="008E3903">
        <w:rPr>
          <w:rFonts w:ascii="Calibri" w:hAnsi="Calibri" w:cs="Calibri"/>
          <w:noProof/>
          <w:szCs w:val="24"/>
        </w:rPr>
        <w:t>, 2, pp. 2–5. doi: 10.1136/bmjebm-2019-111282.</w:t>
      </w:r>
    </w:p>
    <w:p w14:paraId="035C5E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bya, H. </w:t>
      </w:r>
      <w:r w:rsidRPr="008E3903">
        <w:rPr>
          <w:rFonts w:ascii="Calibri" w:hAnsi="Calibri" w:cs="Calibri"/>
          <w:i/>
          <w:iCs/>
          <w:noProof/>
          <w:szCs w:val="24"/>
        </w:rPr>
        <w:t>et al.</w:t>
      </w:r>
      <w:r w:rsidRPr="008E3903">
        <w:rPr>
          <w:rFonts w:ascii="Calibri" w:hAnsi="Calibri" w:cs="Calibri"/>
          <w:noProof/>
          <w:szCs w:val="24"/>
        </w:rPr>
        <w:t xml:space="preserve"> (2020) ‘Complexity and Information Systems Research in the Emerging Digital World’, </w:t>
      </w:r>
      <w:r w:rsidRPr="008E3903">
        <w:rPr>
          <w:rFonts w:ascii="Calibri" w:hAnsi="Calibri" w:cs="Calibri"/>
          <w:i/>
          <w:iCs/>
          <w:noProof/>
          <w:szCs w:val="24"/>
        </w:rPr>
        <w:t>Management Information Systems Quarterly</w:t>
      </w:r>
      <w:r w:rsidRPr="008E3903">
        <w:rPr>
          <w:rFonts w:ascii="Calibri" w:hAnsi="Calibri" w:cs="Calibri"/>
          <w:noProof/>
          <w:szCs w:val="24"/>
        </w:rPr>
        <w:t>, 44(1), p. 1.</w:t>
      </w:r>
    </w:p>
    <w:p w14:paraId="09AFFA3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son, T. and Grieve, G. (2016) </w:t>
      </w:r>
      <w:r w:rsidRPr="008E3903">
        <w:rPr>
          <w:rFonts w:ascii="Calibri" w:hAnsi="Calibri" w:cs="Calibri"/>
          <w:i/>
          <w:iCs/>
          <w:noProof/>
          <w:szCs w:val="24"/>
        </w:rPr>
        <w:t>Principles of Health Interoperability: SNOMED CT, HL7 and FHIR</w:t>
      </w:r>
      <w:r w:rsidRPr="008E3903">
        <w:rPr>
          <w:rFonts w:ascii="Calibri" w:hAnsi="Calibri" w:cs="Calibri"/>
          <w:noProof/>
          <w:szCs w:val="24"/>
        </w:rPr>
        <w:t>. 3rd edn. London, UK: Springer. Available at: https://s3.amazonaws.com/academia.edu.documents/62118976/Principles_of_Health_Interoperability_-_SNOMED_CT__HL7__and_FHIR20200217-30649-712nov.pdf?response-content-disposition=inline%3B filename%3DPrinciples_of_Health_Interoperability.pdf&amp;X-Amz-Algorithm=.</w:t>
      </w:r>
    </w:p>
    <w:p w14:paraId="3F1FA13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ishop, P. and Bloomfield, R. (2000) ‘A Methodology for Safety Case Development’, </w:t>
      </w:r>
      <w:r w:rsidRPr="008E3903">
        <w:rPr>
          <w:rFonts w:ascii="Calibri" w:hAnsi="Calibri" w:cs="Calibri"/>
          <w:i/>
          <w:iCs/>
          <w:noProof/>
          <w:szCs w:val="24"/>
        </w:rPr>
        <w:t>Safety and Reliability</w:t>
      </w:r>
      <w:r w:rsidRPr="008E3903">
        <w:rPr>
          <w:rFonts w:ascii="Calibri" w:hAnsi="Calibri" w:cs="Calibri"/>
          <w:noProof/>
          <w:szCs w:val="24"/>
        </w:rPr>
        <w:t>, 20(1), pp. 34–42. doi: 10.1080/09617353.2000.11690698.</w:t>
      </w:r>
    </w:p>
    <w:p w14:paraId="3B79B25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ot, B. M. </w:t>
      </w:r>
      <w:r w:rsidRPr="008E3903">
        <w:rPr>
          <w:rFonts w:ascii="Calibri" w:hAnsi="Calibri" w:cs="Calibri"/>
          <w:i/>
          <w:iCs/>
          <w:noProof/>
          <w:szCs w:val="24"/>
        </w:rPr>
        <w:t>et al.</w:t>
      </w:r>
      <w:r w:rsidRPr="008E3903">
        <w:rPr>
          <w:rFonts w:ascii="Calibri" w:hAnsi="Calibri" w:cs="Calibri"/>
          <w:noProof/>
          <w:szCs w:val="24"/>
        </w:rPr>
        <w:t xml:space="preserve"> (2016) ‘The mPower study, Parkinson disease mobile data collected using ResearchKit’, </w:t>
      </w:r>
      <w:r w:rsidRPr="008E3903">
        <w:rPr>
          <w:rFonts w:ascii="Calibri" w:hAnsi="Calibri" w:cs="Calibri"/>
          <w:i/>
          <w:iCs/>
          <w:noProof/>
          <w:szCs w:val="24"/>
        </w:rPr>
        <w:t>Scientific Data</w:t>
      </w:r>
      <w:r w:rsidRPr="008E3903">
        <w:rPr>
          <w:rFonts w:ascii="Calibri" w:hAnsi="Calibri" w:cs="Calibri"/>
          <w:noProof/>
          <w:szCs w:val="24"/>
        </w:rPr>
        <w:t>, 3, pp. 1–9. doi: 10.1038/sdata.2016.11.</w:t>
      </w:r>
    </w:p>
    <w:p w14:paraId="46BCC11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alnan, M. and Rowe, R. (2006) ‘Researching trust relations in health care: Conceptual and methodological challenges – an introduction’, </w:t>
      </w:r>
      <w:r w:rsidRPr="008E3903">
        <w:rPr>
          <w:rFonts w:ascii="Calibri" w:hAnsi="Calibri" w:cs="Calibri"/>
          <w:i/>
          <w:iCs/>
          <w:noProof/>
          <w:szCs w:val="24"/>
        </w:rPr>
        <w:t>Journal of Health Organization and Management</w:t>
      </w:r>
      <w:r w:rsidRPr="008E3903">
        <w:rPr>
          <w:rFonts w:ascii="Calibri" w:hAnsi="Calibri" w:cs="Calibri"/>
          <w:noProof/>
          <w:szCs w:val="24"/>
        </w:rPr>
        <w:t>, 20(5), pp. 349–358. doi: 10.1108/14777260610701759.</w:t>
      </w:r>
    </w:p>
    <w:p w14:paraId="5248CD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dwick, L. </w:t>
      </w:r>
      <w:r w:rsidRPr="008E3903">
        <w:rPr>
          <w:rFonts w:ascii="Calibri" w:hAnsi="Calibri" w:cs="Calibri"/>
          <w:i/>
          <w:iCs/>
          <w:noProof/>
          <w:szCs w:val="24"/>
        </w:rPr>
        <w:t>et al.</w:t>
      </w:r>
      <w:r w:rsidRPr="008E3903">
        <w:rPr>
          <w:rFonts w:ascii="Calibri" w:hAnsi="Calibri" w:cs="Calibri"/>
          <w:noProof/>
          <w:szCs w:val="24"/>
        </w:rPr>
        <w:t xml:space="preserve"> (2012) ‘Functional safety of health information technology’, </w:t>
      </w:r>
      <w:r w:rsidRPr="008E3903">
        <w:rPr>
          <w:rFonts w:ascii="Calibri" w:hAnsi="Calibri" w:cs="Calibri"/>
          <w:i/>
          <w:iCs/>
          <w:noProof/>
          <w:szCs w:val="24"/>
        </w:rPr>
        <w:t>Health Informatics Journal</w:t>
      </w:r>
      <w:r w:rsidRPr="008E3903">
        <w:rPr>
          <w:rFonts w:ascii="Calibri" w:hAnsi="Calibri" w:cs="Calibri"/>
          <w:noProof/>
          <w:szCs w:val="24"/>
        </w:rPr>
        <w:t>, 18(1), pp. 36–49. doi: 10.1177/1460458211432587.</w:t>
      </w:r>
    </w:p>
    <w:p w14:paraId="4DF028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llen, R. </w:t>
      </w:r>
      <w:r w:rsidRPr="008E3903">
        <w:rPr>
          <w:rFonts w:ascii="Calibri" w:hAnsi="Calibri" w:cs="Calibri"/>
          <w:i/>
          <w:iCs/>
          <w:noProof/>
          <w:szCs w:val="24"/>
        </w:rPr>
        <w:t>et al.</w:t>
      </w:r>
      <w:r w:rsidRPr="008E3903">
        <w:rPr>
          <w:rFonts w:ascii="Calibri" w:hAnsi="Calibri" w:cs="Calibri"/>
          <w:noProof/>
          <w:szCs w:val="24"/>
        </w:rPr>
        <w:t xml:space="preserve"> (2019) ‘Artificial intelligence, bias and clinical safety’, </w:t>
      </w:r>
      <w:r w:rsidRPr="008E3903">
        <w:rPr>
          <w:rFonts w:ascii="Calibri" w:hAnsi="Calibri" w:cs="Calibri"/>
          <w:i/>
          <w:iCs/>
          <w:noProof/>
          <w:szCs w:val="24"/>
        </w:rPr>
        <w:t>BMJ Quality and Safety</w:t>
      </w:r>
      <w:r w:rsidRPr="008E3903">
        <w:rPr>
          <w:rFonts w:ascii="Calibri" w:hAnsi="Calibri" w:cs="Calibri"/>
          <w:noProof/>
          <w:szCs w:val="24"/>
        </w:rPr>
        <w:t>, 28(3), pp. 231–237. doi: 10.1136/bmjqs-2018-008370.</w:t>
      </w:r>
    </w:p>
    <w:p w14:paraId="114C6F6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mfort, L. K. (1994) ‘Self-Organization in Complex Systems’, </w:t>
      </w:r>
      <w:r w:rsidRPr="008E3903">
        <w:rPr>
          <w:rFonts w:ascii="Calibri" w:hAnsi="Calibri" w:cs="Calibri"/>
          <w:i/>
          <w:iCs/>
          <w:noProof/>
          <w:szCs w:val="24"/>
        </w:rPr>
        <w:t>Journal of Public Administration Research and Theory</w:t>
      </w:r>
      <w:r w:rsidRPr="008E3903">
        <w:rPr>
          <w:rFonts w:ascii="Calibri" w:hAnsi="Calibri" w:cs="Calibri"/>
          <w:noProof/>
          <w:szCs w:val="24"/>
        </w:rPr>
        <w:t>, 4(3), pp. 393–410.</w:t>
      </w:r>
    </w:p>
    <w:p w14:paraId="3C59F7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ok, R. and Rasmussen, J. (2005) ‘“Going solid”: A model of system dynamics and consequences for patient safety’, </w:t>
      </w:r>
      <w:r w:rsidRPr="008E3903">
        <w:rPr>
          <w:rFonts w:ascii="Calibri" w:hAnsi="Calibri" w:cs="Calibri"/>
          <w:i/>
          <w:iCs/>
          <w:noProof/>
          <w:szCs w:val="24"/>
        </w:rPr>
        <w:t>Quality and Safety in Health Care</w:t>
      </w:r>
      <w:r w:rsidRPr="008E3903">
        <w:rPr>
          <w:rFonts w:ascii="Calibri" w:hAnsi="Calibri" w:cs="Calibri"/>
          <w:noProof/>
          <w:szCs w:val="24"/>
        </w:rPr>
        <w:t>, 14(2), pp. 130–134. doi: 10.1136/qshc.2003.009530.</w:t>
      </w:r>
    </w:p>
    <w:p w14:paraId="6286BD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nney, E., Pai, G. and Habli, I. (2015) ‘Dynamic Safety Cases for Through-Life Safety Assurance’, </w:t>
      </w:r>
      <w:r w:rsidRPr="008E3903">
        <w:rPr>
          <w:rFonts w:ascii="Calibri" w:hAnsi="Calibri" w:cs="Calibri"/>
          <w:i/>
          <w:iCs/>
          <w:noProof/>
          <w:szCs w:val="24"/>
        </w:rPr>
        <w:t>Proceedings - International Conference on Software Engineering</w:t>
      </w:r>
      <w:r w:rsidRPr="008E3903">
        <w:rPr>
          <w:rFonts w:ascii="Calibri" w:hAnsi="Calibri" w:cs="Calibri"/>
          <w:noProof/>
          <w:szCs w:val="24"/>
        </w:rPr>
        <w:t>. IEEE, 2(2), pp. 587–590. doi: 10.1109/ICSE.2015.199.</w:t>
      </w:r>
    </w:p>
    <w:p w14:paraId="661C729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spotou, G. </w:t>
      </w:r>
      <w:r w:rsidRPr="008E3903">
        <w:rPr>
          <w:rFonts w:ascii="Calibri" w:hAnsi="Calibri" w:cs="Calibri"/>
          <w:i/>
          <w:iCs/>
          <w:noProof/>
          <w:szCs w:val="24"/>
        </w:rPr>
        <w:t>et al.</w:t>
      </w:r>
      <w:r w:rsidRPr="008E3903">
        <w:rPr>
          <w:rFonts w:ascii="Calibri" w:hAnsi="Calibri" w:cs="Calibri"/>
          <w:noProof/>
          <w:szCs w:val="24"/>
        </w:rPr>
        <w:t xml:space="preserve"> (2012) ‘Introducing safety cases for health IT’, </w:t>
      </w:r>
      <w:r w:rsidRPr="008E3903">
        <w:rPr>
          <w:rFonts w:ascii="Calibri" w:hAnsi="Calibri" w:cs="Calibri"/>
          <w:i/>
          <w:iCs/>
          <w:noProof/>
          <w:szCs w:val="24"/>
        </w:rPr>
        <w:t>2012 4th International Workshop on Software Engineering in Health Care, SEHC 2012 - Proceedings</w:t>
      </w:r>
      <w:r w:rsidRPr="008E3903">
        <w:rPr>
          <w:rFonts w:ascii="Calibri" w:hAnsi="Calibri" w:cs="Calibri"/>
          <w:noProof/>
          <w:szCs w:val="24"/>
        </w:rPr>
        <w:t>, pp. 44–50. doi: 10.1109/SEHC.2012.6227010.</w:t>
      </w:r>
    </w:p>
    <w:p w14:paraId="6C647C0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íaz, M., Martín, C. and Rubio, B. (2016) ‘State-of-the-art, challenges, and open issues in the integration of Internet of things and cloud computing’, </w:t>
      </w:r>
      <w:r w:rsidRPr="008E3903">
        <w:rPr>
          <w:rFonts w:ascii="Calibri" w:hAnsi="Calibri" w:cs="Calibri"/>
          <w:i/>
          <w:iCs/>
          <w:noProof/>
          <w:szCs w:val="24"/>
        </w:rPr>
        <w:t>Journal of Network and Computer Applications</w:t>
      </w:r>
      <w:r w:rsidRPr="008E3903">
        <w:rPr>
          <w:rFonts w:ascii="Calibri" w:hAnsi="Calibri" w:cs="Calibri"/>
          <w:noProof/>
          <w:szCs w:val="24"/>
        </w:rPr>
        <w:t>. Elsevier, 67, pp. 99–117. doi: 10.1016/j.jnca.2016.01.010.</w:t>
      </w:r>
    </w:p>
    <w:p w14:paraId="65F6A70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acchinetti, A. (2016) ‘Continuous glucose monitoring sensors: Past, present and future algorithmic challenges’, </w:t>
      </w:r>
      <w:r w:rsidRPr="008E3903">
        <w:rPr>
          <w:rFonts w:ascii="Calibri" w:hAnsi="Calibri" w:cs="Calibri"/>
          <w:i/>
          <w:iCs/>
          <w:noProof/>
          <w:szCs w:val="24"/>
        </w:rPr>
        <w:t>Sensors (Switzerland)</w:t>
      </w:r>
      <w:r w:rsidRPr="008E3903">
        <w:rPr>
          <w:rFonts w:ascii="Calibri" w:hAnsi="Calibri" w:cs="Calibri"/>
          <w:noProof/>
          <w:szCs w:val="24"/>
        </w:rPr>
        <w:t>, 16(12), pp. 1–12. doi: 10.3390/s16122093.</w:t>
      </w:r>
    </w:p>
    <w:p w14:paraId="4271AD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eder, S. L. (2018) ‘Data Quality in Electronic Health Records Research: Quality Domains and Assessment Methods’, </w:t>
      </w:r>
      <w:r w:rsidRPr="008E3903">
        <w:rPr>
          <w:rFonts w:ascii="Calibri" w:hAnsi="Calibri" w:cs="Calibri"/>
          <w:i/>
          <w:iCs/>
          <w:noProof/>
          <w:szCs w:val="24"/>
        </w:rPr>
        <w:t>Western Journal of Nursing Research</w:t>
      </w:r>
      <w:r w:rsidRPr="008E3903">
        <w:rPr>
          <w:rFonts w:ascii="Calibri" w:hAnsi="Calibri" w:cs="Calibri"/>
          <w:noProof/>
          <w:szCs w:val="24"/>
        </w:rPr>
        <w:t>, 40(5), pp. 753–766. doi: 10.1177/0193945916689084.</w:t>
      </w:r>
    </w:p>
    <w:p w14:paraId="1E17F7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Flood, M. and Habli, I. (2011) ‘Multi-view safety cases’, </w:t>
      </w:r>
      <w:r w:rsidRPr="008E3903">
        <w:rPr>
          <w:rFonts w:ascii="Calibri" w:hAnsi="Calibri" w:cs="Calibri"/>
          <w:i/>
          <w:iCs/>
          <w:noProof/>
          <w:szCs w:val="24"/>
        </w:rPr>
        <w:t>IET Conference Publications</w:t>
      </w:r>
      <w:r w:rsidRPr="008E3903">
        <w:rPr>
          <w:rFonts w:ascii="Calibri" w:hAnsi="Calibri" w:cs="Calibri"/>
          <w:noProof/>
          <w:szCs w:val="24"/>
        </w:rPr>
        <w:t>, 2011(578 CP), pp. 1–6. doi: 10.1049/cp.2011.0260.</w:t>
      </w:r>
    </w:p>
    <w:p w14:paraId="1885C56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ardner, J. and Warren, N. (2019) ‘Learning from deep brain stimulation: the fallacy of techno-solutionism and the need for “regimes of care”’, </w:t>
      </w:r>
      <w:r w:rsidRPr="008E3903">
        <w:rPr>
          <w:rFonts w:ascii="Calibri" w:hAnsi="Calibri" w:cs="Calibri"/>
          <w:i/>
          <w:iCs/>
          <w:noProof/>
          <w:szCs w:val="24"/>
        </w:rPr>
        <w:t>Medicine, Health Care and Philosophy</w:t>
      </w:r>
      <w:r w:rsidRPr="008E3903">
        <w:rPr>
          <w:rFonts w:ascii="Calibri" w:hAnsi="Calibri" w:cs="Calibri"/>
          <w:noProof/>
          <w:szCs w:val="24"/>
        </w:rPr>
        <w:t>. Springer Netherlands, 22(3), pp. 363–374. doi: 10.1007/s11019-018-9858-6.</w:t>
      </w:r>
    </w:p>
    <w:p w14:paraId="5EF399B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ómez-González, E. </w:t>
      </w:r>
      <w:r w:rsidRPr="008E3903">
        <w:rPr>
          <w:rFonts w:ascii="Calibri" w:hAnsi="Calibri" w:cs="Calibri"/>
          <w:i/>
          <w:iCs/>
          <w:noProof/>
          <w:szCs w:val="24"/>
        </w:rPr>
        <w:t>et al.</w:t>
      </w:r>
      <w:r w:rsidRPr="008E3903">
        <w:rPr>
          <w:rFonts w:ascii="Calibri" w:hAnsi="Calibri" w:cs="Calibri"/>
          <w:noProof/>
          <w:szCs w:val="24"/>
        </w:rPr>
        <w:t xml:space="preserve"> (2020) ‘Artificial intelligence in medicine and healthcare: a review and classification of current and near-future applications and their ethical and social Impact’, </w:t>
      </w:r>
      <w:r w:rsidRPr="008E3903">
        <w:rPr>
          <w:rFonts w:ascii="Calibri" w:hAnsi="Calibri" w:cs="Calibri"/>
          <w:i/>
          <w:iCs/>
          <w:noProof/>
          <w:szCs w:val="24"/>
        </w:rPr>
        <w:t>arXiv</w:t>
      </w:r>
      <w:r w:rsidRPr="008E3903">
        <w:rPr>
          <w:rFonts w:ascii="Calibri" w:hAnsi="Calibri" w:cs="Calibri"/>
          <w:noProof/>
          <w:szCs w:val="24"/>
        </w:rPr>
        <w:t>. Available at: http://arxiv.org/abs/2001.09778.</w:t>
      </w:r>
    </w:p>
    <w:p w14:paraId="425C3D3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bli, I. </w:t>
      </w:r>
      <w:r w:rsidRPr="008E3903">
        <w:rPr>
          <w:rFonts w:ascii="Calibri" w:hAnsi="Calibri" w:cs="Calibri"/>
          <w:i/>
          <w:iCs/>
          <w:noProof/>
          <w:szCs w:val="24"/>
        </w:rPr>
        <w:t>et al.</w:t>
      </w:r>
      <w:r w:rsidRPr="008E3903">
        <w:rPr>
          <w:rFonts w:ascii="Calibri" w:hAnsi="Calibri" w:cs="Calibri"/>
          <w:noProof/>
          <w:szCs w:val="24"/>
        </w:rPr>
        <w:t xml:space="preserve"> (2018) ‘What is the safety case for health IT? A study of assurance practices in England’, </w:t>
      </w:r>
      <w:r w:rsidRPr="008E3903">
        <w:rPr>
          <w:rFonts w:ascii="Calibri" w:hAnsi="Calibri" w:cs="Calibri"/>
          <w:i/>
          <w:iCs/>
          <w:noProof/>
          <w:szCs w:val="24"/>
        </w:rPr>
        <w:t>Safety Science</w:t>
      </w:r>
      <w:r w:rsidRPr="008E3903">
        <w:rPr>
          <w:rFonts w:ascii="Calibri" w:hAnsi="Calibri" w:cs="Calibri"/>
          <w:noProof/>
          <w:szCs w:val="24"/>
        </w:rPr>
        <w:t>. Elsevier, 110, pp. 324–335. doi: 10.1016/j.ssci.2018.09.001.</w:t>
      </w:r>
    </w:p>
    <w:p w14:paraId="67A57B5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nsen, D. P., Pang, C. and Maeder, A. (2007) ‘HDI: Integrating health data and tools’, </w:t>
      </w:r>
      <w:r w:rsidRPr="008E3903">
        <w:rPr>
          <w:rFonts w:ascii="Calibri" w:hAnsi="Calibri" w:cs="Calibri"/>
          <w:i/>
          <w:iCs/>
          <w:noProof/>
          <w:szCs w:val="24"/>
        </w:rPr>
        <w:t>Soft Computing</w:t>
      </w:r>
      <w:r w:rsidRPr="008E3903">
        <w:rPr>
          <w:rFonts w:ascii="Calibri" w:hAnsi="Calibri" w:cs="Calibri"/>
          <w:noProof/>
          <w:szCs w:val="24"/>
        </w:rPr>
        <w:t>, 11(4), pp. 361–367. doi: 10.1007/s00500-006-0090-6.</w:t>
      </w:r>
    </w:p>
    <w:p w14:paraId="527984F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eeks, R. (2006) ‘Health information systems: Failure, success and improvisation’, </w:t>
      </w:r>
      <w:r w:rsidRPr="008E3903">
        <w:rPr>
          <w:rFonts w:ascii="Calibri" w:hAnsi="Calibri" w:cs="Calibri"/>
          <w:i/>
          <w:iCs/>
          <w:noProof/>
          <w:szCs w:val="24"/>
        </w:rPr>
        <w:t>International Journal of Medical Informatics</w:t>
      </w:r>
      <w:r w:rsidRPr="008E3903">
        <w:rPr>
          <w:rFonts w:ascii="Calibri" w:hAnsi="Calibri" w:cs="Calibri"/>
          <w:noProof/>
          <w:szCs w:val="24"/>
        </w:rPr>
        <w:t>, 75(2), pp. 125–137. doi: 10.1016/j.ijmedinf.2005.07.024.</w:t>
      </w:r>
    </w:p>
    <w:p w14:paraId="1AEE885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ickey, G. L. </w:t>
      </w:r>
      <w:r w:rsidRPr="008E3903">
        <w:rPr>
          <w:rFonts w:ascii="Calibri" w:hAnsi="Calibri" w:cs="Calibri"/>
          <w:i/>
          <w:iCs/>
          <w:noProof/>
          <w:szCs w:val="24"/>
        </w:rPr>
        <w:t>et al.</w:t>
      </w:r>
      <w:r w:rsidRPr="008E3903">
        <w:rPr>
          <w:rFonts w:ascii="Calibri" w:hAnsi="Calibri" w:cs="Calibri"/>
          <w:noProof/>
          <w:szCs w:val="24"/>
        </w:rPr>
        <w:t xml:space="preserve"> (2013) ‘Dynamic prediction modeling approaches for cardiac surgery’, </w:t>
      </w:r>
      <w:r w:rsidRPr="008E3903">
        <w:rPr>
          <w:rFonts w:ascii="Calibri" w:hAnsi="Calibri" w:cs="Calibri"/>
          <w:i/>
          <w:iCs/>
          <w:noProof/>
          <w:szCs w:val="24"/>
        </w:rPr>
        <w:t>Circulation: Cardiovascular Quality and Outcomes</w:t>
      </w:r>
      <w:r w:rsidRPr="008E3903">
        <w:rPr>
          <w:rFonts w:ascii="Calibri" w:hAnsi="Calibri" w:cs="Calibri"/>
          <w:noProof/>
          <w:szCs w:val="24"/>
        </w:rPr>
        <w:t>, 6(6), pp. 649–658. doi: 10.1161/CIRCOUTCOMES.111.000012.</w:t>
      </w:r>
    </w:p>
    <w:p w14:paraId="4BF23E1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outa, S., Ameler, T. and Surges, R. (2019) ‘Use of HL7 FHIR to structure data in epilepsy self-management applications’, </w:t>
      </w:r>
      <w:r w:rsidRPr="008E3903">
        <w:rPr>
          <w:rFonts w:ascii="Calibri" w:hAnsi="Calibri" w:cs="Calibri"/>
          <w:i/>
          <w:iCs/>
          <w:noProof/>
          <w:szCs w:val="24"/>
        </w:rPr>
        <w:t>2019 International Conference on Wireless and Mobile Computing, Networking and Communications (WiMob)</w:t>
      </w:r>
      <w:r w:rsidRPr="008E3903">
        <w:rPr>
          <w:rFonts w:ascii="Calibri" w:hAnsi="Calibri" w:cs="Calibri"/>
          <w:noProof/>
          <w:szCs w:val="24"/>
        </w:rPr>
        <w:t>. IEEE, pp. 111–115.</w:t>
      </w:r>
    </w:p>
    <w:p w14:paraId="2743C35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uang, X. </w:t>
      </w:r>
      <w:r w:rsidRPr="008E3903">
        <w:rPr>
          <w:rFonts w:ascii="Calibri" w:hAnsi="Calibri" w:cs="Calibri"/>
          <w:i/>
          <w:iCs/>
          <w:noProof/>
          <w:szCs w:val="24"/>
        </w:rPr>
        <w:t>et al.</w:t>
      </w:r>
      <w:r w:rsidRPr="008E3903">
        <w:rPr>
          <w:rFonts w:ascii="Calibri" w:hAnsi="Calibri" w:cs="Calibri"/>
          <w:noProof/>
          <w:szCs w:val="24"/>
        </w:rPr>
        <w:t xml:space="preserve"> (2016) ‘A two-stage approach for dynamic prediction of time-to-event distributions’, </w:t>
      </w:r>
      <w:r w:rsidRPr="008E3903">
        <w:rPr>
          <w:rFonts w:ascii="Calibri" w:hAnsi="Calibri" w:cs="Calibri"/>
          <w:i/>
          <w:iCs/>
          <w:noProof/>
          <w:szCs w:val="24"/>
        </w:rPr>
        <w:t>Statistics in Medicine</w:t>
      </w:r>
      <w:r w:rsidRPr="008E3903">
        <w:rPr>
          <w:rFonts w:ascii="Calibri" w:hAnsi="Calibri" w:cs="Calibri"/>
          <w:noProof/>
          <w:szCs w:val="24"/>
        </w:rPr>
        <w:t>, 35(13), pp. 2167–2182. doi: 10.1002/sim.6860.A.</w:t>
      </w:r>
    </w:p>
    <w:p w14:paraId="6DA94D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6) ‘International Electrotechnical Commission 62304:2006. Medical device software–Software life-cycle processes’. Geneva: International Electrotechnical Commission.</w:t>
      </w:r>
    </w:p>
    <w:p w14:paraId="130935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9) ‘International Electrotechnical Commission PD IEC/TR 80002:2009. Medical device software.’ Geneva: International Electrotechnical Commission.</w:t>
      </w:r>
    </w:p>
    <w:p w14:paraId="6351D9B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11) ‘International Electrotechnical Commission 80001:2011. Application of risk management to information technology (IT) networks incorporating medical devices’. Geneva: International Electrotechnical Commission.</w:t>
      </w:r>
    </w:p>
    <w:p w14:paraId="561A885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IMIA WG7 (2018) </w:t>
      </w:r>
      <w:r w:rsidRPr="008E3903">
        <w:rPr>
          <w:rFonts w:ascii="Calibri" w:hAnsi="Calibri" w:cs="Calibri"/>
          <w:i/>
          <w:iCs/>
          <w:noProof/>
          <w:szCs w:val="24"/>
        </w:rPr>
        <w:t>WG7 - IMIA Working Group on Health Informatics for Patient Safety</w:t>
      </w:r>
      <w:r w:rsidRPr="008E3903">
        <w:rPr>
          <w:rFonts w:ascii="Calibri" w:hAnsi="Calibri" w:cs="Calibri"/>
          <w:noProof/>
          <w:szCs w:val="24"/>
        </w:rPr>
        <w:t>.</w:t>
      </w:r>
    </w:p>
    <w:p w14:paraId="52ED4E4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enkins, D. A. </w:t>
      </w:r>
      <w:r w:rsidRPr="008E3903">
        <w:rPr>
          <w:rFonts w:ascii="Calibri" w:hAnsi="Calibri" w:cs="Calibri"/>
          <w:i/>
          <w:iCs/>
          <w:noProof/>
          <w:szCs w:val="24"/>
        </w:rPr>
        <w:t>et al.</w:t>
      </w:r>
      <w:r w:rsidRPr="008E3903">
        <w:rPr>
          <w:rFonts w:ascii="Calibri" w:hAnsi="Calibri" w:cs="Calibri"/>
          <w:noProof/>
          <w:szCs w:val="24"/>
        </w:rPr>
        <w:t xml:space="preserve"> (2018) ‘Dynamic models to predict health outcomes: current status and methodological challenges’, </w:t>
      </w:r>
      <w:r w:rsidRPr="008E3903">
        <w:rPr>
          <w:rFonts w:ascii="Calibri" w:hAnsi="Calibri" w:cs="Calibri"/>
          <w:i/>
          <w:iCs/>
          <w:noProof/>
          <w:szCs w:val="24"/>
        </w:rPr>
        <w:t>Diagnostic and Prognostic Research</w:t>
      </w:r>
      <w:r w:rsidRPr="008E3903">
        <w:rPr>
          <w:rFonts w:ascii="Calibri" w:hAnsi="Calibri" w:cs="Calibri"/>
          <w:noProof/>
          <w:szCs w:val="24"/>
        </w:rPr>
        <w:t>. Diagnostic and Prognostic Research, 2(1), pp. 1–9. doi: 10.1186/s41512-018-0045-2.</w:t>
      </w:r>
    </w:p>
    <w:p w14:paraId="74E1612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2019) ‘General System Theory and the Use of Process Mining to Improve Care Pathways’, in Scott, P., de Keizer, N. F., and Georgiou, A. (eds) </w:t>
      </w:r>
      <w:r w:rsidRPr="008E3903">
        <w:rPr>
          <w:rFonts w:ascii="Calibri" w:hAnsi="Calibri" w:cs="Calibri"/>
          <w:i/>
          <w:iCs/>
          <w:noProof/>
          <w:szCs w:val="24"/>
        </w:rPr>
        <w:t>Applied Interdisciplinary Theory in Health Informatics: A Knowledge Base for Practitioners</w:t>
      </w:r>
      <w:r w:rsidRPr="008E3903">
        <w:rPr>
          <w:rFonts w:ascii="Calibri" w:hAnsi="Calibri" w:cs="Calibri"/>
          <w:noProof/>
          <w:szCs w:val="24"/>
        </w:rPr>
        <w:t>. IOS Press, pp. 11–22. doi: 10.3233/SHTI1263.</w:t>
      </w:r>
    </w:p>
    <w:p w14:paraId="0559AB3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A. </w:t>
      </w:r>
      <w:r w:rsidRPr="008E3903">
        <w:rPr>
          <w:rFonts w:ascii="Calibri" w:hAnsi="Calibri" w:cs="Calibri"/>
          <w:i/>
          <w:iCs/>
          <w:noProof/>
          <w:szCs w:val="24"/>
        </w:rPr>
        <w:t>et al.</w:t>
      </w:r>
      <w:r w:rsidRPr="008E3903">
        <w:rPr>
          <w:rFonts w:ascii="Calibri" w:hAnsi="Calibri" w:cs="Calibri"/>
          <w:noProof/>
          <w:szCs w:val="24"/>
        </w:rPr>
        <w:t xml:space="preserve"> (2020) </w:t>
      </w:r>
      <w:r w:rsidRPr="008E3903">
        <w:rPr>
          <w:rFonts w:ascii="Calibri" w:hAnsi="Calibri" w:cs="Calibri"/>
          <w:i/>
          <w:iCs/>
          <w:noProof/>
          <w:szCs w:val="24"/>
        </w:rPr>
        <w:t>Theoretical and practical foundations of Safety Informatics: Workshop programme proposal</w:t>
      </w:r>
      <w:r w:rsidRPr="008E3903">
        <w:rPr>
          <w:rFonts w:ascii="Calibri" w:hAnsi="Calibri" w:cs="Calibri"/>
          <w:noProof/>
          <w:szCs w:val="24"/>
        </w:rPr>
        <w:t>. Available at: https://github.com/ciaranmci/TheoryDevWrkshop1 (Accessed: 14 May 2020).</w:t>
      </w:r>
    </w:p>
    <w:p w14:paraId="5C0AAC9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Kostkova, P. (2015) ‘Grand challenges in digital health’, </w:t>
      </w:r>
      <w:r w:rsidRPr="008E3903">
        <w:rPr>
          <w:rFonts w:ascii="Calibri" w:hAnsi="Calibri" w:cs="Calibri"/>
          <w:i/>
          <w:iCs/>
          <w:noProof/>
          <w:szCs w:val="24"/>
        </w:rPr>
        <w:t>Frontiers in Public Health</w:t>
      </w:r>
      <w:r w:rsidRPr="008E3903">
        <w:rPr>
          <w:rFonts w:ascii="Calibri" w:hAnsi="Calibri" w:cs="Calibri"/>
          <w:noProof/>
          <w:szCs w:val="24"/>
        </w:rPr>
        <w:t>, 3(134), pp. 1–5. doi: 10.3389/fpubh.2015.00134.</w:t>
      </w:r>
    </w:p>
    <w:p w14:paraId="208C9CA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eveson, N. G. (1986) ‘Software Safety: Why, What, and How’, </w:t>
      </w:r>
      <w:r w:rsidRPr="008E3903">
        <w:rPr>
          <w:rFonts w:ascii="Calibri" w:hAnsi="Calibri" w:cs="Calibri"/>
          <w:i/>
          <w:iCs/>
          <w:noProof/>
          <w:szCs w:val="24"/>
        </w:rPr>
        <w:t>Computing Surveys</w:t>
      </w:r>
      <w:r w:rsidRPr="008E3903">
        <w:rPr>
          <w:rFonts w:ascii="Calibri" w:hAnsi="Calibri" w:cs="Calibri"/>
          <w:noProof/>
          <w:szCs w:val="24"/>
        </w:rPr>
        <w:t>, 18(2).</w:t>
      </w:r>
    </w:p>
    <w:p w14:paraId="4D62DDE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Lupton, D. (2017) </w:t>
      </w:r>
      <w:r w:rsidRPr="008E3903">
        <w:rPr>
          <w:rFonts w:ascii="Calibri" w:hAnsi="Calibri" w:cs="Calibri"/>
          <w:i/>
          <w:iCs/>
          <w:noProof/>
          <w:szCs w:val="24"/>
        </w:rPr>
        <w:t>Digital Health: Critical and Cross-Disciplinary Perspectives</w:t>
      </w:r>
      <w:r w:rsidRPr="008E3903">
        <w:rPr>
          <w:rFonts w:ascii="Calibri" w:hAnsi="Calibri" w:cs="Calibri"/>
          <w:noProof/>
          <w:szCs w:val="24"/>
        </w:rPr>
        <w:t>. Edited by K. Chamberlain and A. Lyons. Routledge. Available at: https://books.google.co.uk/books?hl=en&amp;lr=&amp;id=09srDwAAQBAJ&amp;oi=fnd&amp;pg=PT8&amp;dq=Novel+challenges+of+new+and+emerging+digital+health+technologies&amp;ots=5dgCyGehlJ&amp;sig=OTsQkQj_iHtz5W12G_z5aSUt8F4&amp;redir_esc=y#v=onepage&amp;q&amp;f=false.</w:t>
      </w:r>
    </w:p>
    <w:p w14:paraId="64E6DC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crae, C. (2019) ‘Governing the safety of artificial intelligence in healthcare’, </w:t>
      </w:r>
      <w:r w:rsidRPr="008E3903">
        <w:rPr>
          <w:rFonts w:ascii="Calibri" w:hAnsi="Calibri" w:cs="Calibri"/>
          <w:i/>
          <w:iCs/>
          <w:noProof/>
          <w:szCs w:val="24"/>
        </w:rPr>
        <w:t>BMJ Qual Saf</w:t>
      </w:r>
      <w:r w:rsidRPr="008E3903">
        <w:rPr>
          <w:rFonts w:ascii="Calibri" w:hAnsi="Calibri" w:cs="Calibri"/>
          <w:noProof/>
          <w:szCs w:val="24"/>
        </w:rPr>
        <w:t>, 28, pp. 495–498. doi: 10.1136/bmjqs-2019-009484.</w:t>
      </w:r>
    </w:p>
    <w:p w14:paraId="07A40E3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turo, A. (2014) ‘Fatism, self-monitoring and the pursuit of healthiness in the time of technological solutionism’, </w:t>
      </w:r>
      <w:r w:rsidRPr="008E3903">
        <w:rPr>
          <w:rFonts w:ascii="Calibri" w:hAnsi="Calibri" w:cs="Calibri"/>
          <w:i/>
          <w:iCs/>
          <w:noProof/>
          <w:szCs w:val="24"/>
        </w:rPr>
        <w:t>Italian Sociological Review</w:t>
      </w:r>
      <w:r w:rsidRPr="008E3903">
        <w:rPr>
          <w:rFonts w:ascii="Calibri" w:hAnsi="Calibri" w:cs="Calibri"/>
          <w:noProof/>
          <w:szCs w:val="24"/>
        </w:rPr>
        <w:t>, 4(2), pp. 157–171. doi: 10.13136/isr.v4i2.80.</w:t>
      </w:r>
    </w:p>
    <w:p w14:paraId="3BC1C658"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cAuley, A. (2014) ‘Digital health interventions: Widening access or widening inequalities?’, </w:t>
      </w:r>
      <w:r w:rsidRPr="008E3903">
        <w:rPr>
          <w:rFonts w:ascii="Calibri" w:hAnsi="Calibri" w:cs="Calibri"/>
          <w:i/>
          <w:iCs/>
          <w:noProof/>
          <w:szCs w:val="24"/>
        </w:rPr>
        <w:t>Public Health</w:t>
      </w:r>
      <w:r w:rsidRPr="008E3903">
        <w:rPr>
          <w:rFonts w:ascii="Calibri" w:hAnsi="Calibri" w:cs="Calibri"/>
          <w:noProof/>
          <w:szCs w:val="24"/>
        </w:rPr>
        <w:t>. The Royal Society for Public Health, 128(12), pp. 1118–1120. doi: 10.1016/j.puhe.2014.10.008.</w:t>
      </w:r>
    </w:p>
    <w:p w14:paraId="13E2F5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echanic, D. and Schlesinger, M. (1996) ‘The impact of managed care on patients’ trust in medical care and their physicians’, </w:t>
      </w:r>
      <w:r w:rsidRPr="008E3903">
        <w:rPr>
          <w:rFonts w:ascii="Calibri" w:hAnsi="Calibri" w:cs="Calibri"/>
          <w:i/>
          <w:iCs/>
          <w:noProof/>
          <w:szCs w:val="24"/>
        </w:rPr>
        <w:t>JAMA</w:t>
      </w:r>
      <w:r w:rsidRPr="008E3903">
        <w:rPr>
          <w:rFonts w:ascii="Calibri" w:hAnsi="Calibri" w:cs="Calibri"/>
          <w:noProof/>
          <w:szCs w:val="24"/>
        </w:rPr>
        <w:t>, 275(21), pp. 1693–1697. doi: 10.1001/jama.1996.03530450083048.</w:t>
      </w:r>
    </w:p>
    <w:p w14:paraId="04F355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orozov, E. (2013) </w:t>
      </w:r>
      <w:r w:rsidRPr="008E3903">
        <w:rPr>
          <w:rFonts w:ascii="Calibri" w:hAnsi="Calibri" w:cs="Calibri"/>
          <w:i/>
          <w:iCs/>
          <w:noProof/>
          <w:szCs w:val="24"/>
        </w:rPr>
        <w:t>To Save Everything, Click Here: The Folly of Technological Solutionism</w:t>
      </w:r>
      <w:r w:rsidRPr="008E3903">
        <w:rPr>
          <w:rFonts w:ascii="Calibri" w:hAnsi="Calibri" w:cs="Calibri"/>
          <w:noProof/>
          <w:szCs w:val="24"/>
        </w:rPr>
        <w:t>. New York: PublicAffairs.</w:t>
      </w:r>
    </w:p>
    <w:p w14:paraId="062D88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Onik, M. F. A., Fielt, E. and Gable, G. G. (2017) ‘Complex Adaptive Systems Theory in Information Systems Research - A Systematic Literature Review’, in Ling, S. C., Bahri, S., and Finnegan, P. (eds) </w:t>
      </w:r>
      <w:r w:rsidRPr="008E3903">
        <w:rPr>
          <w:rFonts w:ascii="Calibri" w:hAnsi="Calibri" w:cs="Calibri"/>
          <w:i/>
          <w:iCs/>
          <w:noProof/>
          <w:szCs w:val="24"/>
        </w:rPr>
        <w:t>Pacific Asia Conference on Information Systems (PACIS)</w:t>
      </w:r>
      <w:r w:rsidRPr="008E3903">
        <w:rPr>
          <w:rFonts w:ascii="Calibri" w:hAnsi="Calibri" w:cs="Calibri"/>
          <w:noProof/>
          <w:szCs w:val="24"/>
        </w:rPr>
        <w:t>, pp. 1–14. Available at: https://eprints.qut.edu.au/111589/1/pacis - 2017 - Complex Adaptive Systems Theory in Information Systems Research - A Systematic Literature Review.pdf.</w:t>
      </w:r>
    </w:p>
    <w:p w14:paraId="1BE164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axton, N. C. and Branca, D. L. (2020) ‘Managing the Risks of Emerging IoT Devices’, in Wickramasinghe, N. and Bodendorf, F. (eds)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pp. 447–467. doi: 10.1007/978-3-030-17347-0_22.</w:t>
      </w:r>
    </w:p>
    <w:p w14:paraId="30DBAAA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ilotto, A., Boi, R. and Petermans, J. (2018) ‘Technology in geriatrics’, </w:t>
      </w:r>
      <w:r w:rsidRPr="008E3903">
        <w:rPr>
          <w:rFonts w:ascii="Calibri" w:hAnsi="Calibri" w:cs="Calibri"/>
          <w:i/>
          <w:iCs/>
          <w:noProof/>
          <w:szCs w:val="24"/>
        </w:rPr>
        <w:t>Age and Ageing</w:t>
      </w:r>
      <w:r w:rsidRPr="008E3903">
        <w:rPr>
          <w:rFonts w:ascii="Calibri" w:hAnsi="Calibri" w:cs="Calibri"/>
          <w:noProof/>
          <w:szCs w:val="24"/>
        </w:rPr>
        <w:t>, 47(6), pp. 771–774. doi: 10.1093/ageing/afy026.</w:t>
      </w:r>
    </w:p>
    <w:p w14:paraId="762D8C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anjan, R. </w:t>
      </w:r>
      <w:r w:rsidRPr="008E3903">
        <w:rPr>
          <w:rFonts w:ascii="Calibri" w:hAnsi="Calibri" w:cs="Calibri"/>
          <w:i/>
          <w:iCs/>
          <w:noProof/>
          <w:szCs w:val="24"/>
        </w:rPr>
        <w:t>et al.</w:t>
      </w:r>
      <w:r w:rsidRPr="008E3903">
        <w:rPr>
          <w:rFonts w:ascii="Calibri" w:hAnsi="Calibri" w:cs="Calibri"/>
          <w:noProof/>
          <w:szCs w:val="24"/>
        </w:rPr>
        <w:t xml:space="preserve"> (2018) ‘Integrating the Internet of Things and Data Science’, </w:t>
      </w:r>
      <w:r w:rsidRPr="008E3903">
        <w:rPr>
          <w:rFonts w:ascii="Calibri" w:hAnsi="Calibri" w:cs="Calibri"/>
          <w:i/>
          <w:iCs/>
          <w:noProof/>
          <w:szCs w:val="24"/>
        </w:rPr>
        <w:t>IEEE Cloud Computing</w:t>
      </w:r>
      <w:r w:rsidRPr="008E3903">
        <w:rPr>
          <w:rFonts w:ascii="Calibri" w:hAnsi="Calibri" w:cs="Calibri"/>
          <w:noProof/>
          <w:szCs w:val="24"/>
        </w:rPr>
        <w:t>, 5(3), pp. 12–26. doi: Doi 10.1109/Mcc.2018.032591612.</w:t>
      </w:r>
    </w:p>
    <w:p w14:paraId="4C71E6D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binson, L. </w:t>
      </w:r>
      <w:r w:rsidRPr="008E3903">
        <w:rPr>
          <w:rFonts w:ascii="Calibri" w:hAnsi="Calibri" w:cs="Calibri"/>
          <w:i/>
          <w:iCs/>
          <w:noProof/>
          <w:szCs w:val="24"/>
        </w:rPr>
        <w:t>et al.</w:t>
      </w:r>
      <w:r w:rsidRPr="008E3903">
        <w:rPr>
          <w:rFonts w:ascii="Calibri" w:hAnsi="Calibri" w:cs="Calibri"/>
          <w:noProof/>
          <w:szCs w:val="24"/>
        </w:rPr>
        <w:t xml:space="preserve"> (2015) ‘Digital inequalities and why they matter’, </w:t>
      </w:r>
      <w:r w:rsidRPr="008E3903">
        <w:rPr>
          <w:rFonts w:ascii="Calibri" w:hAnsi="Calibri" w:cs="Calibri"/>
          <w:i/>
          <w:iCs/>
          <w:noProof/>
          <w:szCs w:val="24"/>
        </w:rPr>
        <w:t>Information Communication and Society</w:t>
      </w:r>
      <w:r w:rsidRPr="008E3903">
        <w:rPr>
          <w:rFonts w:ascii="Calibri" w:hAnsi="Calibri" w:cs="Calibri"/>
          <w:noProof/>
          <w:szCs w:val="24"/>
        </w:rPr>
        <w:t>, 18(5), pp. 569–582. doi: 10.1080/1369118X.2015.1012532.</w:t>
      </w:r>
    </w:p>
    <w:p w14:paraId="48B11E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2019) </w:t>
      </w:r>
      <w:r w:rsidRPr="008E3903">
        <w:rPr>
          <w:rFonts w:ascii="Calibri" w:hAnsi="Calibri" w:cs="Calibri"/>
          <w:i/>
          <w:iCs/>
          <w:noProof/>
          <w:szCs w:val="24"/>
        </w:rPr>
        <w:t>OmniPHR: A blockchain based interoperable architecture for personal health records</w:t>
      </w:r>
      <w:r w:rsidRPr="008E3903">
        <w:rPr>
          <w:rFonts w:ascii="Calibri" w:hAnsi="Calibri" w:cs="Calibri"/>
          <w:noProof/>
          <w:szCs w:val="24"/>
        </w:rPr>
        <w:t>. Universidade do Vale do Rio dos Sinos. Available at: http://www.repositorio.jesuita.org.br/bitstream/handle/UNISINOS/8867/Alex Roehrs_.pdf?sequence=1&amp;isAllowed=y.</w:t>
      </w:r>
    </w:p>
    <w:p w14:paraId="4DF637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w:t>
      </w:r>
      <w:r w:rsidRPr="008E3903">
        <w:rPr>
          <w:rFonts w:ascii="Calibri" w:hAnsi="Calibri" w:cs="Calibri"/>
          <w:i/>
          <w:iCs/>
          <w:noProof/>
          <w:szCs w:val="24"/>
        </w:rPr>
        <w:t>et al.</w:t>
      </w:r>
      <w:r w:rsidRPr="008E3903">
        <w:rPr>
          <w:rFonts w:ascii="Calibri" w:hAnsi="Calibri" w:cs="Calibri"/>
          <w:noProof/>
          <w:szCs w:val="24"/>
        </w:rPr>
        <w:t xml:space="preserve"> (2019) ‘Toward a Model for Personal Health Record Interoperability’, </w:t>
      </w:r>
      <w:r w:rsidRPr="008E3903">
        <w:rPr>
          <w:rFonts w:ascii="Calibri" w:hAnsi="Calibri" w:cs="Calibri"/>
          <w:i/>
          <w:iCs/>
          <w:noProof/>
          <w:szCs w:val="24"/>
        </w:rPr>
        <w:t>IEEE Journal of Biomedical and Health Informatics</w:t>
      </w:r>
      <w:r w:rsidRPr="008E3903">
        <w:rPr>
          <w:rFonts w:ascii="Calibri" w:hAnsi="Calibri" w:cs="Calibri"/>
          <w:noProof/>
          <w:szCs w:val="24"/>
        </w:rPr>
        <w:t>, 23(2), pp. 867–873.</w:t>
      </w:r>
    </w:p>
    <w:p w14:paraId="79BDB06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André, C. and Righi, R. (2017) ‘OmniPHR : A distributed architecture model to integrate personal health records’, </w:t>
      </w:r>
      <w:r w:rsidRPr="008E3903">
        <w:rPr>
          <w:rFonts w:ascii="Calibri" w:hAnsi="Calibri" w:cs="Calibri"/>
          <w:i/>
          <w:iCs/>
          <w:noProof/>
          <w:szCs w:val="24"/>
        </w:rPr>
        <w:t>Journal of Biomedical Informatics</w:t>
      </w:r>
      <w:r w:rsidRPr="008E3903">
        <w:rPr>
          <w:rFonts w:ascii="Calibri" w:hAnsi="Calibri" w:cs="Calibri"/>
          <w:noProof/>
          <w:szCs w:val="24"/>
        </w:rPr>
        <w:t>. Elsevier Inc., 71, pp. 70–81. doi: 10.1016/j.jbi.2017.05.012.</w:t>
      </w:r>
    </w:p>
    <w:p w14:paraId="7D244D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Sako, Z., Adibi, S. and Wickramasinghe, N. (2020) ‘Addressing Data Accuracy and Information Integrity in mHealth Solutions Using Machine Learning Algorithms’, in, pp. 345–359. doi: 10.1007/978-3-030-17347-0_16.</w:t>
      </w:r>
    </w:p>
    <w:p w14:paraId="74C7E11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Saripalle, R., Runyan, C. and Russell, M. (2019) ‘Using HL7 FHIR to achieve interoperability in patient health record’, </w:t>
      </w:r>
      <w:r w:rsidRPr="008E3903">
        <w:rPr>
          <w:rFonts w:ascii="Calibri" w:hAnsi="Calibri" w:cs="Calibri"/>
          <w:i/>
          <w:iCs/>
          <w:noProof/>
          <w:szCs w:val="24"/>
        </w:rPr>
        <w:t>Journal of Biomedical Informatics</w:t>
      </w:r>
      <w:r w:rsidRPr="008E3903">
        <w:rPr>
          <w:rFonts w:ascii="Calibri" w:hAnsi="Calibri" w:cs="Calibri"/>
          <w:noProof/>
          <w:szCs w:val="24"/>
        </w:rPr>
        <w:t>. Elsevier, 94(103188). doi: 10.1016/j.jbi.2019.103188.</w:t>
      </w:r>
    </w:p>
    <w:p w14:paraId="33142D6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ngh, H. and Sittig, D. F. (2016) ‘Measuring and improving patient safety through health information technology: The health IT safety framework’, </w:t>
      </w:r>
      <w:r w:rsidRPr="008E3903">
        <w:rPr>
          <w:rFonts w:ascii="Calibri" w:hAnsi="Calibri" w:cs="Calibri"/>
          <w:i/>
          <w:iCs/>
          <w:noProof/>
          <w:szCs w:val="24"/>
        </w:rPr>
        <w:t>BMJ Quality and Safety</w:t>
      </w:r>
      <w:r w:rsidRPr="008E3903">
        <w:rPr>
          <w:rFonts w:ascii="Calibri" w:hAnsi="Calibri" w:cs="Calibri"/>
          <w:noProof/>
          <w:szCs w:val="24"/>
        </w:rPr>
        <w:t>, 25(4), pp. 226–232. doi: 10.1136/bmjqs-2015-004486.</w:t>
      </w:r>
    </w:p>
    <w:p w14:paraId="281F1C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ttig, D. F. </w:t>
      </w:r>
      <w:r w:rsidRPr="008E3903">
        <w:rPr>
          <w:rFonts w:ascii="Calibri" w:hAnsi="Calibri" w:cs="Calibri"/>
          <w:i/>
          <w:iCs/>
          <w:noProof/>
          <w:szCs w:val="24"/>
        </w:rPr>
        <w:t>et al.</w:t>
      </w:r>
      <w:r w:rsidRPr="008E3903">
        <w:rPr>
          <w:rFonts w:ascii="Calibri" w:hAnsi="Calibri" w:cs="Calibri"/>
          <w:noProof/>
          <w:szCs w:val="24"/>
        </w:rPr>
        <w:t xml:space="preserve"> (2018) ‘Current challenges in health information technology–related patient safety’, </w:t>
      </w:r>
      <w:r w:rsidRPr="008E3903">
        <w:rPr>
          <w:rFonts w:ascii="Calibri" w:hAnsi="Calibri" w:cs="Calibri"/>
          <w:i/>
          <w:iCs/>
          <w:noProof/>
          <w:szCs w:val="24"/>
        </w:rPr>
        <w:t>Health Informatics Journal</w:t>
      </w:r>
      <w:r w:rsidRPr="008E3903">
        <w:rPr>
          <w:rFonts w:ascii="Calibri" w:hAnsi="Calibri" w:cs="Calibri"/>
          <w:noProof/>
          <w:szCs w:val="24"/>
        </w:rPr>
        <w:t>, (2), pp. 1–9. doi: 10.1177/1460458218814893.</w:t>
      </w:r>
    </w:p>
    <w:p w14:paraId="4C96BC9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ong, J. and Zahedi, F. M. (2007) ‘Trust in health infomediaries’, </w:t>
      </w:r>
      <w:r w:rsidRPr="008E3903">
        <w:rPr>
          <w:rFonts w:ascii="Calibri" w:hAnsi="Calibri" w:cs="Calibri"/>
          <w:i/>
          <w:iCs/>
          <w:noProof/>
          <w:szCs w:val="24"/>
        </w:rPr>
        <w:t>Decision Support Systems</w:t>
      </w:r>
      <w:r w:rsidRPr="008E3903">
        <w:rPr>
          <w:rFonts w:ascii="Calibri" w:hAnsi="Calibri" w:cs="Calibri"/>
          <w:noProof/>
          <w:szCs w:val="24"/>
        </w:rPr>
        <w:t>, 43(2), pp. 390–407. doi: 10.1016/j.dss.2006.11.011.</w:t>
      </w:r>
    </w:p>
    <w:p w14:paraId="4DCDBA4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perrin, M. </w:t>
      </w:r>
      <w:r w:rsidRPr="008E3903">
        <w:rPr>
          <w:rFonts w:ascii="Calibri" w:hAnsi="Calibri" w:cs="Calibri"/>
          <w:i/>
          <w:iCs/>
          <w:noProof/>
          <w:szCs w:val="24"/>
        </w:rPr>
        <w:t>et al.</w:t>
      </w:r>
      <w:r w:rsidRPr="008E3903">
        <w:rPr>
          <w:rFonts w:ascii="Calibri" w:hAnsi="Calibri" w:cs="Calibri"/>
          <w:noProof/>
          <w:szCs w:val="24"/>
        </w:rPr>
        <w:t xml:space="preserve"> (2019) ‘Explicit causal reasoning is needed to prevent prognostic models being victims of their own success’,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6(12), pp. 1675–1676. doi: 10.1093/jamia/ocz197.</w:t>
      </w:r>
    </w:p>
    <w:p w14:paraId="686F41C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tock, W. G. and Stock, M. (2013) </w:t>
      </w:r>
      <w:r w:rsidRPr="008E3903">
        <w:rPr>
          <w:rFonts w:ascii="Calibri" w:hAnsi="Calibri" w:cs="Calibri"/>
          <w:i/>
          <w:iCs/>
          <w:noProof/>
          <w:szCs w:val="24"/>
        </w:rPr>
        <w:t>Handbook of Information Science</w:t>
      </w:r>
      <w:r w:rsidRPr="008E3903">
        <w:rPr>
          <w:rFonts w:ascii="Calibri" w:hAnsi="Calibri" w:cs="Calibri"/>
          <w:noProof/>
          <w:szCs w:val="24"/>
        </w:rPr>
        <w:t>. Berlin: De Gruyter.</w:t>
      </w:r>
    </w:p>
    <w:p w14:paraId="0F3C4EC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 T. L. </w:t>
      </w:r>
      <w:r w:rsidRPr="008E3903">
        <w:rPr>
          <w:rFonts w:ascii="Calibri" w:hAnsi="Calibri" w:cs="Calibri"/>
          <w:i/>
          <w:iCs/>
          <w:noProof/>
          <w:szCs w:val="24"/>
        </w:rPr>
        <w:t>et al.</w:t>
      </w:r>
      <w:r w:rsidRPr="008E3903">
        <w:rPr>
          <w:rFonts w:ascii="Calibri" w:hAnsi="Calibri" w:cs="Calibri"/>
          <w:noProof/>
          <w:szCs w:val="24"/>
        </w:rPr>
        <w:t xml:space="preserve"> (2018) ‘A review of statistical updating methods for clinical prediction models’, </w:t>
      </w:r>
      <w:r w:rsidRPr="008E3903">
        <w:rPr>
          <w:rFonts w:ascii="Calibri" w:hAnsi="Calibri" w:cs="Calibri"/>
          <w:i/>
          <w:iCs/>
          <w:noProof/>
          <w:szCs w:val="24"/>
        </w:rPr>
        <w:t>Statistical Methods in Medical Research</w:t>
      </w:r>
      <w:r w:rsidRPr="008E3903">
        <w:rPr>
          <w:rFonts w:ascii="Calibri" w:hAnsi="Calibri" w:cs="Calibri"/>
          <w:noProof/>
          <w:szCs w:val="24"/>
        </w:rPr>
        <w:t>, 27(1), pp. 185–197. doi: 10.1177/0962280215626466.</w:t>
      </w:r>
    </w:p>
    <w:p w14:paraId="17A72B6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5) ‘The development of safety cases for healthcare services: Practical experiences, opportunities and challenges’, </w:t>
      </w:r>
      <w:r w:rsidRPr="008E3903">
        <w:rPr>
          <w:rFonts w:ascii="Calibri" w:hAnsi="Calibri" w:cs="Calibri"/>
          <w:i/>
          <w:iCs/>
          <w:noProof/>
          <w:szCs w:val="24"/>
        </w:rPr>
        <w:t>Reliability Engineering and System Safety</w:t>
      </w:r>
      <w:r w:rsidRPr="008E3903">
        <w:rPr>
          <w:rFonts w:ascii="Calibri" w:hAnsi="Calibri" w:cs="Calibri"/>
          <w:noProof/>
          <w:szCs w:val="24"/>
        </w:rPr>
        <w:t>. Elsevier, 140, pp. 200–207. doi: 10.1016/j.ress.2015.03.033.</w:t>
      </w:r>
    </w:p>
    <w:p w14:paraId="03397C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6) ‘Should healthcare providers do safety cases? Lessons from a cross-industry review of safety case practices’, </w:t>
      </w:r>
      <w:r w:rsidRPr="008E3903">
        <w:rPr>
          <w:rFonts w:ascii="Calibri" w:hAnsi="Calibri" w:cs="Calibri"/>
          <w:i/>
          <w:iCs/>
          <w:noProof/>
          <w:szCs w:val="24"/>
        </w:rPr>
        <w:t>Safety Science</w:t>
      </w:r>
      <w:r w:rsidRPr="008E3903">
        <w:rPr>
          <w:rFonts w:ascii="Calibri" w:hAnsi="Calibri" w:cs="Calibri"/>
          <w:noProof/>
          <w:szCs w:val="24"/>
        </w:rPr>
        <w:t>. Elsevier Ltd, 84, pp. 181–189. doi: 10.1016/j.ssci.2015.12.021.</w:t>
      </w:r>
    </w:p>
    <w:p w14:paraId="4F743D5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wuste, P. </w:t>
      </w:r>
      <w:r w:rsidRPr="008E3903">
        <w:rPr>
          <w:rFonts w:ascii="Calibri" w:hAnsi="Calibri" w:cs="Calibri"/>
          <w:i/>
          <w:iCs/>
          <w:noProof/>
          <w:szCs w:val="24"/>
        </w:rPr>
        <w:t>et al.</w:t>
      </w:r>
      <w:r w:rsidRPr="008E3903">
        <w:rPr>
          <w:rFonts w:ascii="Calibri" w:hAnsi="Calibri" w:cs="Calibri"/>
          <w:noProof/>
          <w:szCs w:val="24"/>
        </w:rPr>
        <w:t xml:space="preserve"> (2020) ‘The future of safety science’, </w:t>
      </w:r>
      <w:r w:rsidRPr="008E3903">
        <w:rPr>
          <w:rFonts w:ascii="Calibri" w:hAnsi="Calibri" w:cs="Calibri"/>
          <w:i/>
          <w:iCs/>
          <w:noProof/>
          <w:szCs w:val="24"/>
        </w:rPr>
        <w:t>Safety Science</w:t>
      </w:r>
      <w:r w:rsidRPr="008E3903">
        <w:rPr>
          <w:rFonts w:ascii="Calibri" w:hAnsi="Calibri" w:cs="Calibri"/>
          <w:noProof/>
          <w:szCs w:val="24"/>
        </w:rPr>
        <w:t>. Elsevier, 125(September 2019), p. 104593. doi: 10.1016/j.ssci.2019.104593.</w:t>
      </w:r>
    </w:p>
    <w:p w14:paraId="396175F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Thorne, S. E. and Robinson, C. A. (1988) ‘Reciprocal trust in health care relationships’, </w:t>
      </w:r>
      <w:r w:rsidRPr="008E3903">
        <w:rPr>
          <w:rFonts w:ascii="Calibri" w:hAnsi="Calibri" w:cs="Calibri"/>
          <w:i/>
          <w:iCs/>
          <w:noProof/>
          <w:szCs w:val="24"/>
        </w:rPr>
        <w:t>Journal of Advanced Nursing</w:t>
      </w:r>
      <w:r w:rsidRPr="008E3903">
        <w:rPr>
          <w:rFonts w:ascii="Calibri" w:hAnsi="Calibri" w:cs="Calibri"/>
          <w:noProof/>
          <w:szCs w:val="24"/>
        </w:rPr>
        <w:t>, 13(6), pp. 782–789. doi: 10.1111/j.1365-2648.1988.tb00570.x.</w:t>
      </w:r>
    </w:p>
    <w:p w14:paraId="6AF85DC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2010) </w:t>
      </w:r>
      <w:r w:rsidRPr="008E3903">
        <w:rPr>
          <w:rFonts w:ascii="Calibri" w:hAnsi="Calibri" w:cs="Calibri"/>
          <w:i/>
          <w:iCs/>
          <w:noProof/>
          <w:szCs w:val="24"/>
        </w:rPr>
        <w:t>Patient Safety</w:t>
      </w:r>
      <w:r w:rsidRPr="008E3903">
        <w:rPr>
          <w:rFonts w:ascii="Calibri" w:hAnsi="Calibri" w:cs="Calibri"/>
          <w:noProof/>
          <w:szCs w:val="24"/>
        </w:rPr>
        <w:t>. 2nd edn. Oxford: Wiley-Blackwell.</w:t>
      </w:r>
    </w:p>
    <w:p w14:paraId="5532603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and Amalberti, R. (2016) ‘Approaches to Safety: One Size Does Not Fit All’, in </w:t>
      </w:r>
      <w:r w:rsidRPr="008E3903">
        <w:rPr>
          <w:rFonts w:ascii="Calibri" w:hAnsi="Calibri" w:cs="Calibri"/>
          <w:i/>
          <w:iCs/>
          <w:noProof/>
          <w:szCs w:val="24"/>
        </w:rPr>
        <w:t>Safer Healthcare: Strategies for the Real World</w:t>
      </w:r>
      <w:r w:rsidRPr="008E3903">
        <w:rPr>
          <w:rFonts w:ascii="Calibri" w:hAnsi="Calibri" w:cs="Calibri"/>
          <w:noProof/>
          <w:szCs w:val="24"/>
        </w:rPr>
        <w:t>. Springer, pp. 27–38. doi: 10.1007/978-3-319-25559-0.</w:t>
      </w:r>
    </w:p>
    <w:p w14:paraId="08A26F1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3) ‘Defining and measuring completeness of electronic health records for secondary use’, </w:t>
      </w:r>
      <w:r w:rsidRPr="008E3903">
        <w:rPr>
          <w:rFonts w:ascii="Calibri" w:hAnsi="Calibri" w:cs="Calibri"/>
          <w:i/>
          <w:iCs/>
          <w:noProof/>
          <w:szCs w:val="24"/>
        </w:rPr>
        <w:t>Journal of Biomedical Informatics</w:t>
      </w:r>
      <w:r w:rsidRPr="008E3903">
        <w:rPr>
          <w:rFonts w:ascii="Calibri" w:hAnsi="Calibri" w:cs="Calibri"/>
          <w:noProof/>
          <w:szCs w:val="24"/>
        </w:rPr>
        <w:t>. Elsevier Inc., 46(5), pp. 830–836. doi: 10.1016/j.jbi.2013.06.010.</w:t>
      </w:r>
    </w:p>
    <w:p w14:paraId="5A8D37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7) ‘A data quality assessment guideline for electronic health record data reuse’, </w:t>
      </w:r>
      <w:r w:rsidRPr="008E3903">
        <w:rPr>
          <w:rFonts w:ascii="Calibri" w:hAnsi="Calibri" w:cs="Calibri"/>
          <w:i/>
          <w:iCs/>
          <w:noProof/>
          <w:szCs w:val="24"/>
        </w:rPr>
        <w:t>Journal of Electronic Health Data and Methods</w:t>
      </w:r>
      <w:r w:rsidRPr="008E3903">
        <w:rPr>
          <w:rFonts w:ascii="Calibri" w:hAnsi="Calibri" w:cs="Calibri"/>
          <w:noProof/>
          <w:szCs w:val="24"/>
        </w:rPr>
        <w:t>, 5(1), pp. 1–19. Available at: https://egems.academyhealth.org/articles/10.5334/egems.218/.</w:t>
      </w:r>
    </w:p>
    <w:p w14:paraId="7686ACB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and Weng, C. (2013) ‘Methods and dimensions of electronic health record data quality assessment: Enabling reuse for clinical research’,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0(1), pp. 144–151. doi: 10.1136/amiajnl-2011-000681.</w:t>
      </w:r>
    </w:p>
    <w:p w14:paraId="279BE58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herton, J. </w:t>
      </w:r>
      <w:r w:rsidRPr="008E3903">
        <w:rPr>
          <w:rFonts w:ascii="Calibri" w:hAnsi="Calibri" w:cs="Calibri"/>
          <w:i/>
          <w:iCs/>
          <w:noProof/>
          <w:szCs w:val="24"/>
        </w:rPr>
        <w:t>et al.</w:t>
      </w:r>
      <w:r w:rsidRPr="008E3903">
        <w:rPr>
          <w:rFonts w:ascii="Calibri" w:hAnsi="Calibri" w:cs="Calibri"/>
          <w:noProof/>
          <w:szCs w:val="24"/>
        </w:rPr>
        <w:t xml:space="preserve"> (2020) ‘Guidance on the introduction and use of video consultations during COVID-19: important lessons from qualitative research’, </w:t>
      </w:r>
      <w:r w:rsidRPr="008E3903">
        <w:rPr>
          <w:rFonts w:ascii="Calibri" w:hAnsi="Calibri" w:cs="Calibri"/>
          <w:i/>
          <w:iCs/>
          <w:noProof/>
          <w:szCs w:val="24"/>
        </w:rPr>
        <w:t>BMJ Leader</w:t>
      </w:r>
      <w:r w:rsidRPr="008E3903">
        <w:rPr>
          <w:rFonts w:ascii="Calibri" w:hAnsi="Calibri" w:cs="Calibri"/>
          <w:noProof/>
          <w:szCs w:val="24"/>
        </w:rPr>
        <w:t>. doi: 10.1136/leader-2020-000262.</w:t>
      </w:r>
    </w:p>
    <w:p w14:paraId="22C0729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ckramasinghe, N. and Bodendorf, F. (eds) (2020) </w:t>
      </w:r>
      <w:r w:rsidRPr="008E3903">
        <w:rPr>
          <w:rFonts w:ascii="Calibri" w:hAnsi="Calibri" w:cs="Calibri"/>
          <w:i/>
          <w:iCs/>
          <w:noProof/>
          <w:szCs w:val="24"/>
        </w:rPr>
        <w:t xml:space="preserve">Delivering Superior Health and Wellness </w:t>
      </w:r>
      <w:r w:rsidRPr="008E3903">
        <w:rPr>
          <w:rFonts w:ascii="Calibri" w:hAnsi="Calibri" w:cs="Calibri"/>
          <w:i/>
          <w:iCs/>
          <w:noProof/>
          <w:szCs w:val="24"/>
        </w:rPr>
        <w:lastRenderedPageBreak/>
        <w:t>Management with IoT and Analytics</w:t>
      </w:r>
      <w:r w:rsidRPr="008E3903">
        <w:rPr>
          <w:rFonts w:ascii="Calibri" w:hAnsi="Calibri" w:cs="Calibri"/>
          <w:noProof/>
          <w:szCs w:val="24"/>
        </w:rPr>
        <w:t>. Springer. doi: 10.1007/978-3-030-17347-0.</w:t>
      </w:r>
    </w:p>
    <w:p w14:paraId="4BF8AD7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smar, M. </w:t>
      </w:r>
      <w:r w:rsidRPr="008E3903">
        <w:rPr>
          <w:rFonts w:ascii="Calibri" w:hAnsi="Calibri" w:cs="Calibri"/>
          <w:i/>
          <w:iCs/>
          <w:noProof/>
          <w:szCs w:val="24"/>
        </w:rPr>
        <w:t>et al.</w:t>
      </w:r>
      <w:r w:rsidRPr="008E3903">
        <w:rPr>
          <w:rFonts w:ascii="Calibri" w:hAnsi="Calibri" w:cs="Calibri"/>
          <w:noProof/>
          <w:szCs w:val="24"/>
        </w:rPr>
        <w:t xml:space="preserve"> (2011) </w:t>
      </w:r>
      <w:r w:rsidRPr="008E3903">
        <w:rPr>
          <w:rFonts w:ascii="Calibri" w:hAnsi="Calibri" w:cs="Calibri"/>
          <w:i/>
          <w:iCs/>
          <w:noProof/>
          <w:szCs w:val="24"/>
        </w:rPr>
        <w:t>Cross-border Health Care in the European Union: Mapping and analysing practices and policies</w:t>
      </w:r>
      <w:r w:rsidRPr="008E3903">
        <w:rPr>
          <w:rFonts w:ascii="Calibri" w:hAnsi="Calibri" w:cs="Calibri"/>
          <w:noProof/>
          <w:szCs w:val="24"/>
        </w:rPr>
        <w:t>. Copenhagen: WHO Europe; Available at: https://apps.who.int/iris/bitstream/handle/10665/327961/9789289002219-eng.pdf.</w:t>
      </w:r>
    </w:p>
    <w:p w14:paraId="1E23D1A7" w14:textId="77777777" w:rsidR="008E3903" w:rsidRPr="008E3903" w:rsidRDefault="008E3903" w:rsidP="008E3903">
      <w:pPr>
        <w:widowControl w:val="0"/>
        <w:autoSpaceDE w:val="0"/>
        <w:autoSpaceDN w:val="0"/>
        <w:adjustRightInd w:val="0"/>
        <w:spacing w:line="240" w:lineRule="auto"/>
        <w:rPr>
          <w:rFonts w:ascii="Calibri" w:hAnsi="Calibri" w:cs="Calibri"/>
          <w:noProof/>
        </w:rPr>
      </w:pPr>
      <w:r w:rsidRPr="008E3903">
        <w:rPr>
          <w:rFonts w:ascii="Calibri" w:hAnsi="Calibri" w:cs="Calibri"/>
          <w:noProof/>
          <w:szCs w:val="24"/>
        </w:rPr>
        <w:t xml:space="preserve">Yaqoob, T., Abbas, H. and Atiquzzaman, M. (2019) ‘Security Vulnerabilities, Attacks, Countermeasures, and Regulations of Networked Medical Devices-A Review’, </w:t>
      </w:r>
      <w:r w:rsidRPr="008E3903">
        <w:rPr>
          <w:rFonts w:ascii="Calibri" w:hAnsi="Calibri" w:cs="Calibri"/>
          <w:i/>
          <w:iCs/>
          <w:noProof/>
          <w:szCs w:val="24"/>
        </w:rPr>
        <w:t>IEEE Communications Surveys and Tutorials</w:t>
      </w:r>
      <w:r w:rsidRPr="008E3903">
        <w:rPr>
          <w:rFonts w:ascii="Calibri" w:hAnsi="Calibri" w:cs="Calibri"/>
          <w:noProof/>
          <w:szCs w:val="24"/>
        </w:rPr>
        <w:t>, 21(4), pp. 3723–3768. doi: 10.1109/COMST.2019.2914094.</w:t>
      </w:r>
    </w:p>
    <w:p w14:paraId="0CA11EC3" w14:textId="288C4CED" w:rsidR="000B2D7E" w:rsidRPr="000B2D7E" w:rsidRDefault="00DD5E0F" w:rsidP="000B2D7E">
      <w:r>
        <w:fldChar w:fldCharType="end"/>
      </w:r>
    </w:p>
    <w:sectPr w:rsidR="000B2D7E" w:rsidRPr="000B2D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ebecca Randell" w:date="2020-07-17T10:23:00Z" w:initials="RR">
    <w:p w14:paraId="25A18644" w14:textId="6E09FA29" w:rsidR="007B1433" w:rsidRDefault="007B1433">
      <w:pPr>
        <w:pStyle w:val="CommentText"/>
      </w:pPr>
      <w:r>
        <w:rPr>
          <w:rStyle w:val="CommentReference"/>
        </w:rPr>
        <w:annotationRef/>
      </w:r>
      <w:r>
        <w:t>Given that video consultation has been around for some time, I would rephrase to point to the wider uptake</w:t>
      </w:r>
    </w:p>
  </w:comment>
  <w:comment w:id="1" w:author="David Jenkins" w:date="2020-07-21T11:30:00Z" w:initials="DJ">
    <w:p w14:paraId="0623D6B6" w14:textId="472AB76E" w:rsidR="00587210" w:rsidRDefault="00587210">
      <w:pPr>
        <w:pStyle w:val="CommentText"/>
      </w:pPr>
      <w:r>
        <w:rPr>
          <w:rStyle w:val="CommentReference"/>
        </w:rPr>
        <w:annotationRef/>
      </w:r>
      <w:r>
        <w:t xml:space="preserve">I agree, wider uptake and shift towards digital technologies as well as developing new technologies. </w:t>
      </w:r>
    </w:p>
  </w:comment>
  <w:comment w:id="2" w:author="Rebecca Randell" w:date="2020-07-17T10:24:00Z" w:initials="RR">
    <w:p w14:paraId="0FCEF71A" w14:textId="1D7973B4" w:rsidR="007B1433" w:rsidRDefault="007B1433">
      <w:pPr>
        <w:pStyle w:val="CommentText"/>
      </w:pPr>
      <w:r>
        <w:rPr>
          <w:rStyle w:val="CommentReference"/>
        </w:rPr>
        <w:annotationRef/>
      </w:r>
      <w:r>
        <w:t>About? How to best make use of these technologies?</w:t>
      </w:r>
    </w:p>
  </w:comment>
  <w:comment w:id="3" w:author="David Jenkins" w:date="2020-07-21T11:33:00Z" w:initials="DJ">
    <w:p w14:paraId="1337BC8C" w14:textId="081C71F6" w:rsidR="00587210" w:rsidRDefault="00587210">
      <w:pPr>
        <w:pStyle w:val="CommentText"/>
      </w:pPr>
      <w:r>
        <w:rPr>
          <w:rStyle w:val="CommentReference"/>
        </w:rPr>
        <w:annotationRef/>
      </w:r>
      <w:r>
        <w:t xml:space="preserve">Healthcare as a whole is shifting to a more digital landscape where we are making use of existing technologies and also developing new technologies to improve care, </w:t>
      </w:r>
      <w:proofErr w:type="gramStart"/>
      <w:r>
        <w:t>efficiency</w:t>
      </w:r>
      <w:proofErr w:type="gramEnd"/>
      <w:r>
        <w:t xml:space="preserve"> and fill gaps in the service</w:t>
      </w:r>
    </w:p>
  </w:comment>
  <w:comment w:id="4" w:author="David Jenkins" w:date="2020-07-21T11:36:00Z" w:initials="DJ">
    <w:p w14:paraId="7A9ADA08" w14:textId="587E9FBD" w:rsidR="00A166DA" w:rsidRDefault="00A166DA">
      <w:pPr>
        <w:pStyle w:val="CommentText"/>
      </w:pPr>
      <w:r>
        <w:rPr>
          <w:rStyle w:val="CommentReference"/>
        </w:rPr>
        <w:annotationRef/>
      </w:r>
      <w:r>
        <w:t>And newly developed?</w:t>
      </w:r>
    </w:p>
  </w:comment>
  <w:comment w:id="6" w:author="Ciarán McInerney" w:date="2020-05-27T17:02:00Z" w:initials="CM">
    <w:p w14:paraId="4DFAE5D9" w14:textId="2D509FA2" w:rsidR="007D55CB" w:rsidRDefault="007D55CB">
      <w:pPr>
        <w:pStyle w:val="CommentText"/>
      </w:pPr>
      <w:r>
        <w:rPr>
          <w:rStyle w:val="CommentReference"/>
        </w:rPr>
        <w:annotationRef/>
      </w:r>
      <w:r>
        <w:rPr>
          <w:noProof/>
        </w:rPr>
        <w:t>This section is pretty much lifted from our publication strategy document.</w:t>
      </w:r>
    </w:p>
  </w:comment>
  <w:comment w:id="10" w:author="David Jenkins" w:date="2020-07-21T11:38:00Z" w:initials="DJ">
    <w:p w14:paraId="0CC2FE43" w14:textId="111E3ECD" w:rsidR="00A166DA" w:rsidRDefault="00A166DA">
      <w:pPr>
        <w:pStyle w:val="CommentText"/>
      </w:pPr>
      <w:r>
        <w:rPr>
          <w:rStyle w:val="CommentReference"/>
        </w:rPr>
        <w:annotationRef/>
      </w:r>
      <w:r>
        <w:t>And challenges?</w:t>
      </w:r>
    </w:p>
  </w:comment>
  <w:comment w:id="16" w:author="Rebecca Randell" w:date="2020-07-17T10:28:00Z" w:initials="RR">
    <w:p w14:paraId="3160ED6B" w14:textId="762E0D34" w:rsidR="007B1433" w:rsidRDefault="007B1433">
      <w:pPr>
        <w:pStyle w:val="CommentText"/>
      </w:pPr>
      <w:r>
        <w:rPr>
          <w:rStyle w:val="CommentReference"/>
        </w:rPr>
        <w:annotationRef/>
      </w:r>
      <w:r>
        <w:t xml:space="preserve">This makes it sound like we are presenting the NHS’s perspective which we </w:t>
      </w:r>
      <w:proofErr w:type="gramStart"/>
      <w:r>
        <w:t>can’t</w:t>
      </w:r>
      <w:proofErr w:type="gramEnd"/>
      <w:r>
        <w:t xml:space="preserve"> claim to do</w:t>
      </w:r>
    </w:p>
  </w:comment>
  <w:comment w:id="14" w:author="David Jenkins" w:date="2020-07-21T11:40:00Z" w:initials="DJ">
    <w:p w14:paraId="04ED30DE" w14:textId="5780E7D6" w:rsidR="00A166DA" w:rsidRDefault="00A166DA">
      <w:pPr>
        <w:pStyle w:val="CommentText"/>
      </w:pPr>
      <w:r>
        <w:rPr>
          <w:rStyle w:val="CommentReference"/>
        </w:rPr>
        <w:annotationRef/>
      </w:r>
      <w:r>
        <w:t xml:space="preserve">I think we delete this and make it broad, I expect the field of safety informatics to be universal. I know we are UK based and thinking about it in that </w:t>
      </w:r>
      <w:proofErr w:type="gramStart"/>
      <w:r>
        <w:t>way</w:t>
      </w:r>
      <w:proofErr w:type="gramEnd"/>
      <w:r>
        <w:t xml:space="preserve"> but I think if we discuss safety informatics broadly then this has more reach</w:t>
      </w:r>
    </w:p>
  </w:comment>
  <w:comment w:id="22" w:author="Ciarán McInerney" w:date="2020-05-27T15:12:00Z" w:initials="CM">
    <w:p w14:paraId="43C60784" w14:textId="0417767B" w:rsidR="007D55CB" w:rsidRDefault="007D55CB">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7D55CB" w:rsidRDefault="007D55CB">
      <w:pPr>
        <w:pStyle w:val="CommentText"/>
      </w:pPr>
      <w:r>
        <w:t>Such an introduction is not provided, here.</w:t>
      </w:r>
    </w:p>
  </w:comment>
  <w:comment w:id="23" w:author="Owen" w:date="2020-06-10T14:49:00Z" w:initials="OAJ">
    <w:p w14:paraId="740C590F" w14:textId="251EF2B2" w:rsidR="007D55CB" w:rsidRDefault="007D55CB">
      <w:pPr>
        <w:pStyle w:val="CommentText"/>
      </w:pPr>
      <w:r>
        <w:rPr>
          <w:rStyle w:val="CommentReference"/>
        </w:rPr>
        <w:annotationRef/>
      </w:r>
      <w:r>
        <w:t>Yes. We are thinking of BMJ Health and Social Care Informatics so think about inserting a paragraph for that readership.</w:t>
      </w:r>
    </w:p>
  </w:comment>
  <w:comment w:id="24" w:author="Ciarán McInerney" w:date="2020-06-11T16:37:00Z" w:initials="CM">
    <w:p w14:paraId="214FCB6B" w14:textId="60327362" w:rsidR="00E03105" w:rsidRDefault="00E03105">
      <w:pPr>
        <w:pStyle w:val="CommentText"/>
      </w:pPr>
      <w:r>
        <w:rPr>
          <w:rStyle w:val="CommentReference"/>
        </w:rPr>
        <w:annotationRef/>
      </w:r>
      <w:r>
        <w:t>Done.</w:t>
      </w:r>
    </w:p>
    <w:p w14:paraId="0A814F05" w14:textId="1CFA27A9" w:rsidR="00E03105" w:rsidRDefault="00E03105">
      <w:pPr>
        <w:pStyle w:val="CommentText"/>
      </w:pPr>
      <w:r>
        <w:t>I tried to keep it brief because words will be a squeeze in this publication.</w:t>
      </w:r>
    </w:p>
  </w:comment>
  <w:comment w:id="25" w:author="Richard Williams" w:date="2020-07-21T09:36:00Z" w:initials="RW">
    <w:p w14:paraId="17697EA4" w14:textId="129365EB" w:rsidR="00C82A4A" w:rsidRDefault="00C82A4A">
      <w:pPr>
        <w:pStyle w:val="CommentText"/>
      </w:pPr>
      <w:r>
        <w:rPr>
          <w:rStyle w:val="CommentReference"/>
        </w:rPr>
        <w:annotationRef/>
      </w:r>
      <w:r>
        <w:t>I expect that if we have persuaded an editor to publish the series, then we can get a bit of leeway on the word limit.</w:t>
      </w:r>
    </w:p>
  </w:comment>
  <w:comment w:id="30" w:author="Owen" w:date="2020-06-10T14:50:00Z" w:initials="OAJ">
    <w:p w14:paraId="2F515215" w14:textId="2A4341F9" w:rsidR="007D55CB" w:rsidRDefault="007D55CB">
      <w:pPr>
        <w:pStyle w:val="CommentText"/>
      </w:pPr>
      <w:r>
        <w:rPr>
          <w:rStyle w:val="CommentReference"/>
        </w:rPr>
        <w:annotationRef/>
      </w:r>
      <w:r>
        <w:t xml:space="preserve">Remove from here. Best to deal with mainstream HIT first and then talk about emerging tech like IoT later. </w:t>
      </w:r>
    </w:p>
  </w:comment>
  <w:comment w:id="31" w:author="Ciarán McInerney" w:date="2020-06-11T16:38:00Z" w:initials="CM">
    <w:p w14:paraId="6EE68095" w14:textId="291026A3" w:rsidR="00E03105" w:rsidRDefault="00E03105">
      <w:pPr>
        <w:pStyle w:val="CommentText"/>
        <w:rPr>
          <w:rStyle w:val="CommentReference"/>
        </w:rPr>
      </w:pPr>
      <w:r>
        <w:rPr>
          <w:rStyle w:val="CommentReference"/>
        </w:rPr>
        <w:annotationRef/>
      </w:r>
      <w:r>
        <w:rPr>
          <w:rStyle w:val="CommentReference"/>
        </w:rPr>
        <w:t>I hear what you’re saying but the audience in BMJ H&amp;C Infor should be familiar with HIT, and the issues that we raise all stem from conceptualising healthcare as a system.</w:t>
      </w:r>
    </w:p>
    <w:p w14:paraId="6BA713DA" w14:textId="3F1DFE94" w:rsidR="00E03105" w:rsidRDefault="00E03105">
      <w:pPr>
        <w:pStyle w:val="CommentText"/>
        <w:rPr>
          <w:rStyle w:val="CommentReference"/>
        </w:rPr>
      </w:pPr>
      <w:r>
        <w:rPr>
          <w:rStyle w:val="CommentReference"/>
        </w:rPr>
        <w:t>I chose to mention IoT because it is not only an example but a metaphor for the structure of a health information system.</w:t>
      </w:r>
    </w:p>
    <w:p w14:paraId="7CBC3E51" w14:textId="5CAF9F5D" w:rsidR="00E03105" w:rsidRDefault="00E03105">
      <w:pPr>
        <w:pStyle w:val="CommentText"/>
        <w:rPr>
          <w:rStyle w:val="CommentReference"/>
        </w:rPr>
      </w:pPr>
    </w:p>
    <w:p w14:paraId="58818907" w14:textId="20BA981D" w:rsidR="00E03105" w:rsidRDefault="00E03105">
      <w:pPr>
        <w:pStyle w:val="CommentText"/>
      </w:pPr>
      <w:r>
        <w:rPr>
          <w:rStyle w:val="CommentReference"/>
        </w:rPr>
        <w:t>Words will be a squeeze in this publication so I think the IoT example is an efficient route to go.</w:t>
      </w:r>
    </w:p>
  </w:comment>
  <w:comment w:id="35" w:author="Rebecca Randell" w:date="2020-07-17T10:34:00Z" w:initials="RR">
    <w:p w14:paraId="3403BC13" w14:textId="7758C2E9" w:rsidR="00E124EC" w:rsidRDefault="00E124EC">
      <w:pPr>
        <w:pStyle w:val="CommentText"/>
      </w:pPr>
      <w:r>
        <w:rPr>
          <w:rStyle w:val="CommentReference"/>
        </w:rPr>
        <w:annotationRef/>
      </w:r>
      <w:r>
        <w:t>Also relevant here is the literature on information infrastructures</w:t>
      </w:r>
    </w:p>
  </w:comment>
  <w:comment w:id="32" w:author="Dawn Dowding" w:date="2020-07-17T15:42:00Z" w:initials="DD">
    <w:p w14:paraId="25E9CDDF" w14:textId="4D03748F" w:rsidR="00B51A64" w:rsidRDefault="00B51A64">
      <w:pPr>
        <w:pStyle w:val="CommentText"/>
      </w:pPr>
      <w:r>
        <w:rPr>
          <w:rStyle w:val="CommentReference"/>
        </w:rPr>
        <w:annotationRef/>
      </w:r>
      <w:r>
        <w:t>Is it worth considering that the issues is the combination of interacting HITs, that separately have their own safety issues, and then when integrated may lead to other, unanticipated safety issues that are a direct consequence of that interoperability – so complex systems….</w:t>
      </w:r>
    </w:p>
  </w:comment>
  <w:comment w:id="47" w:author="Owen" w:date="2020-06-10T14:56:00Z" w:initials="OAJ">
    <w:p w14:paraId="6D045EB1" w14:textId="2281B9E0" w:rsidR="007D55CB" w:rsidRDefault="007D55CB">
      <w:pPr>
        <w:pStyle w:val="CommentText"/>
      </w:pPr>
      <w:r>
        <w:rPr>
          <w:rStyle w:val="CommentReference"/>
        </w:rPr>
        <w:annotationRef/>
      </w:r>
      <w:r>
        <w:t>This is all good stuff but not for the Introduction. Move it to later. I think the introduction might be best placed making the point that Systems Theory is behind both HIS and Patient Safety. We can then build on the opportunity that the same theory underlies both fields making it possible to develop unifying concepts</w:t>
      </w:r>
    </w:p>
    <w:p w14:paraId="14A7BACF" w14:textId="77777777" w:rsidR="007D55CB" w:rsidRDefault="007D55CB">
      <w:pPr>
        <w:pStyle w:val="CommentText"/>
      </w:pPr>
    </w:p>
  </w:comment>
  <w:comment w:id="48" w:author="Ciarán McInerney" w:date="2020-06-11T16:44:00Z" w:initials="CM">
    <w:p w14:paraId="62BAB049" w14:textId="2FA13750" w:rsidR="0093483F" w:rsidRDefault="0093483F">
      <w:pPr>
        <w:pStyle w:val="CommentText"/>
      </w:pPr>
      <w:r>
        <w:rPr>
          <w:rStyle w:val="CommentReference"/>
        </w:rPr>
        <w:annotationRef/>
      </w:r>
      <w:r>
        <w:t>I’d be interested to hear your thoughts on how we’d word this.</w:t>
      </w:r>
    </w:p>
    <w:p w14:paraId="56D3B1AE" w14:textId="175A18EE" w:rsidR="0093483F" w:rsidRPr="0093483F" w:rsidRDefault="0093483F">
      <w:pPr>
        <w:pStyle w:val="CommentText"/>
      </w:pPr>
      <w:r>
        <w:t xml:space="preserve">My intention with these sentences was to show that the systems approach is known to be worthwhile in the study of HIT and HIS safety. But I agree that it is a </w:t>
      </w:r>
      <w:r>
        <w:rPr>
          <w:i/>
        </w:rPr>
        <w:t>nice-to-have</w:t>
      </w:r>
      <w:r>
        <w:t xml:space="preserve"> rather than a </w:t>
      </w:r>
      <w:r>
        <w:softHyphen/>
      </w:r>
      <w:r>
        <w:rPr>
          <w:i/>
        </w:rPr>
        <w:t>need-to-have</w:t>
      </w:r>
      <w:r>
        <w:t>.</w:t>
      </w:r>
    </w:p>
  </w:comment>
  <w:comment w:id="49" w:author="Rebecca Randell" w:date="2020-07-17T10:36:00Z" w:initials="RR">
    <w:p w14:paraId="233A4FF2" w14:textId="63F7D5B4" w:rsidR="00E124EC" w:rsidRDefault="00E124EC">
      <w:pPr>
        <w:pStyle w:val="CommentText"/>
      </w:pPr>
      <w:r>
        <w:rPr>
          <w:rStyle w:val="CommentReference"/>
        </w:rPr>
        <w:annotationRef/>
      </w:r>
      <w:r>
        <w:t>I would delete this sentence – I don’t think it’s necessary</w:t>
      </w:r>
    </w:p>
  </w:comment>
  <w:comment w:id="50" w:author="David Jenkins" w:date="2020-07-21T11:51:00Z" w:initials="DJ">
    <w:p w14:paraId="3EC7B27B" w14:textId="77777777" w:rsidR="00055534" w:rsidRDefault="00055534">
      <w:pPr>
        <w:pStyle w:val="CommentText"/>
      </w:pPr>
      <w:r>
        <w:rPr>
          <w:rStyle w:val="CommentReference"/>
        </w:rPr>
        <w:annotationRef/>
      </w:r>
      <w:proofErr w:type="gramStart"/>
      <w:r>
        <w:t>So</w:t>
      </w:r>
      <w:proofErr w:type="gramEnd"/>
      <w:r>
        <w:t xml:space="preserve"> this is essentially our definition of safety informatics?</w:t>
      </w:r>
    </w:p>
    <w:p w14:paraId="57DF760C" w14:textId="77777777" w:rsidR="00055534" w:rsidRDefault="00055534">
      <w:pPr>
        <w:pStyle w:val="CommentText"/>
        <w:rPr>
          <w:i/>
        </w:rPr>
      </w:pPr>
      <w:r>
        <w:t>“the use of informatics/digital technology to address t</w:t>
      </w:r>
      <w:r w:rsidRPr="008E3903">
        <w:rPr>
          <w:i/>
        </w:rPr>
        <w:t>he avoidance, prevention and amelioration of adverse outcomes or injuries stemming from the process of healthcare</w:t>
      </w:r>
      <w:r>
        <w:rPr>
          <w:i/>
        </w:rPr>
        <w:t>”.</w:t>
      </w:r>
    </w:p>
    <w:p w14:paraId="02770338" w14:textId="332B0E65" w:rsidR="00055534" w:rsidRDefault="00BF3A64">
      <w:pPr>
        <w:pStyle w:val="CommentText"/>
      </w:pPr>
      <w:r>
        <w:rPr>
          <w:i/>
        </w:rPr>
        <w:t>Just a suggestion but maybe mover the first sentence here to the end of the paragraph and then that will lead nicely onto the next paragraph discussing the three safety domains?</w:t>
      </w:r>
    </w:p>
  </w:comment>
  <w:comment w:id="51" w:author="David Jenkins" w:date="2020-07-21T11:49:00Z" w:initials="DJ">
    <w:p w14:paraId="72B87768" w14:textId="26CF86E7" w:rsidR="00055534" w:rsidRDefault="00055534">
      <w:pPr>
        <w:pStyle w:val="CommentText"/>
      </w:pPr>
      <w:r>
        <w:rPr>
          <w:rStyle w:val="CommentReference"/>
        </w:rPr>
        <w:annotationRef/>
      </w:r>
      <w:r>
        <w:t>Do we also want to include lack of (or less) regulations for new technologies compared to treatments?</w:t>
      </w:r>
    </w:p>
  </w:comment>
  <w:comment w:id="59" w:author="Rebecca Randell" w:date="2020-07-17T10:39:00Z" w:initials="RR">
    <w:p w14:paraId="4F7F15E3" w14:textId="2218F37C" w:rsidR="00E124EC" w:rsidRDefault="00E124EC">
      <w:pPr>
        <w:pStyle w:val="CommentText"/>
      </w:pPr>
      <w:r>
        <w:rPr>
          <w:rStyle w:val="CommentReference"/>
        </w:rPr>
        <w:annotationRef/>
      </w:r>
      <w:r>
        <w:t>This subsection seems to hang here on its own – can it not be integrated into the text above?</w:t>
      </w:r>
    </w:p>
  </w:comment>
  <w:comment w:id="60" w:author="Rebecca Randell" w:date="2020-07-17T10:40:00Z" w:initials="RR">
    <w:p w14:paraId="3241B13E" w14:textId="20A19FD8" w:rsidR="00E124EC" w:rsidRDefault="00E124EC">
      <w:pPr>
        <w:pStyle w:val="CommentText"/>
      </w:pPr>
      <w:r>
        <w:rPr>
          <w:rStyle w:val="CommentReference"/>
        </w:rPr>
        <w:annotationRef/>
      </w:r>
      <w:r>
        <w:t>Do we need this level of detail? I think an acknowledgement that this group exists would be enough</w:t>
      </w:r>
    </w:p>
  </w:comment>
  <w:comment w:id="62" w:author="Owen" w:date="2020-06-10T15:02:00Z" w:initials="OAJ">
    <w:p w14:paraId="024298BF" w14:textId="0BAFD9F8" w:rsidR="007D55CB" w:rsidRDefault="0093483F">
      <w:pPr>
        <w:pStyle w:val="CommentText"/>
      </w:pPr>
      <w:r>
        <w:t xml:space="preserve">Expand </w:t>
      </w:r>
      <w:r w:rsidR="007D55CB">
        <w:rPr>
          <w:rStyle w:val="CommentReference"/>
        </w:rPr>
        <w:annotationRef/>
      </w:r>
      <w:r>
        <w:t>t</w:t>
      </w:r>
      <w:r w:rsidR="007D55CB">
        <w:t>o describe recruitment process (purposive) and attendees</w:t>
      </w:r>
    </w:p>
  </w:comment>
  <w:comment w:id="63" w:author="Ciarán McInerney" w:date="2020-06-11T16:50:00Z" w:initials="CM">
    <w:p w14:paraId="138061F4" w14:textId="77777777" w:rsidR="0093483F" w:rsidRDefault="0093483F">
      <w:pPr>
        <w:pStyle w:val="CommentText"/>
      </w:pPr>
      <w:r>
        <w:rPr>
          <w:rStyle w:val="CommentReference"/>
        </w:rPr>
        <w:annotationRef/>
      </w:r>
      <w:r>
        <w:t>Early draft wording was:</w:t>
      </w:r>
    </w:p>
    <w:p w14:paraId="3FB92B64" w14:textId="43DC9D89" w:rsidR="0093483F" w:rsidRDefault="0093483F">
      <w:pPr>
        <w:pStyle w:val="CommentText"/>
      </w:pPr>
      <w:r>
        <w:t>“A workshop of &lt;</w:t>
      </w:r>
      <w:r>
        <w:rPr>
          <w:i/>
        </w:rPr>
        <w:t>final count of collaborators</w:t>
      </w:r>
      <w:r>
        <w:t>&gt; collaborators was convened who represent those who develop, evaluate and use health information technologies and their data for both research and practical purposes. Collaborators included &lt;</w:t>
      </w:r>
      <w:r>
        <w:rPr>
          <w:i/>
        </w:rPr>
        <w:t>list of roles represented by collaborators</w:t>
      </w:r>
      <w:r>
        <w:t>&gt;.”</w:t>
      </w:r>
    </w:p>
    <w:p w14:paraId="01945DE0" w14:textId="33E20A55" w:rsidR="0093483F" w:rsidRDefault="0093483F">
      <w:pPr>
        <w:pStyle w:val="CommentText"/>
      </w:pPr>
    </w:p>
    <w:p w14:paraId="01B31BF3" w14:textId="4B11742D" w:rsidR="0093483F" w:rsidRDefault="0093483F">
      <w:pPr>
        <w:pStyle w:val="CommentText"/>
      </w:pPr>
      <w:r>
        <w:t>…but I don’t know how to phrase this succinctly. Any suggestions?</w:t>
      </w:r>
    </w:p>
  </w:comment>
  <w:comment w:id="61" w:author="David Jenkins" w:date="2020-07-21T13:39:00Z" w:initials="DJ">
    <w:p w14:paraId="15D418FA" w14:textId="4A3B954C" w:rsidR="00BF3A64" w:rsidRDefault="00BF3A64">
      <w:pPr>
        <w:pStyle w:val="CommentText"/>
      </w:pPr>
      <w:r>
        <w:rPr>
          <w:rStyle w:val="CommentReference"/>
        </w:rPr>
        <w:annotationRef/>
      </w:r>
      <w:r>
        <w:t>Are we all from PSTRC’s? PSTRC is mentioned earlier so might be worth mentioning if we are all part of safety centres.</w:t>
      </w:r>
    </w:p>
  </w:comment>
  <w:comment w:id="67" w:author="Rebecca Randell" w:date="2020-07-17T10:42:00Z" w:initials="RR">
    <w:p w14:paraId="737DF72F" w14:textId="7247DBAE" w:rsidR="00E124EC" w:rsidRDefault="00E124EC">
      <w:pPr>
        <w:pStyle w:val="CommentText"/>
      </w:pPr>
      <w:r>
        <w:rPr>
          <w:rStyle w:val="CommentReference"/>
        </w:rPr>
        <w:annotationRef/>
      </w:r>
      <w:r>
        <w:t>Is this correct? Was there anyone there who was purely a user?</w:t>
      </w:r>
    </w:p>
  </w:comment>
  <w:comment w:id="70" w:author="Ciarán McInerney" w:date="2020-05-27T17:06:00Z" w:initials="CM">
    <w:p w14:paraId="3683342D" w14:textId="6275676E" w:rsidR="007D55CB" w:rsidRDefault="007D55CB">
      <w:pPr>
        <w:pStyle w:val="CommentText"/>
      </w:pPr>
      <w:r>
        <w:rPr>
          <w:rStyle w:val="CommentReference"/>
        </w:rPr>
        <w:annotationRef/>
      </w:r>
      <w:r>
        <w:rPr>
          <w:noProof/>
        </w:rPr>
        <w:t>Not sure how true this is if we never invited Tom Lawton</w:t>
      </w:r>
    </w:p>
  </w:comment>
  <w:comment w:id="73" w:author="Rebecca Randell" w:date="2020-07-17T10:44:00Z" w:initials="RR">
    <w:p w14:paraId="733BED56" w14:textId="3A7644D1" w:rsidR="001846F5" w:rsidRDefault="001846F5">
      <w:pPr>
        <w:pStyle w:val="CommentText"/>
      </w:pPr>
      <w:r>
        <w:rPr>
          <w:rStyle w:val="CommentReference"/>
        </w:rPr>
        <w:annotationRef/>
      </w:r>
      <w:r>
        <w:t>Here and below we seem to be using HIT and HIS interchangeably?</w:t>
      </w:r>
    </w:p>
  </w:comment>
  <w:comment w:id="78" w:author="Rebecca Randell" w:date="2020-07-17T10:46:00Z" w:initials="RR">
    <w:p w14:paraId="6ABFE280" w14:textId="461973EF" w:rsidR="001846F5" w:rsidRDefault="001846F5">
      <w:pPr>
        <w:pStyle w:val="CommentText"/>
      </w:pPr>
      <w:r>
        <w:rPr>
          <w:rStyle w:val="CommentReference"/>
        </w:rPr>
        <w:annotationRef/>
      </w:r>
      <w:r>
        <w:t>If here what you’re talking about is what happens when you bring the HITs in 1) together, I would say that, e.g.: ‘describe the challenges posed when these HITs are brought together within HISs’</w:t>
      </w:r>
    </w:p>
  </w:comment>
  <w:comment w:id="85" w:author="Richard Williams" w:date="2020-07-21T09:51:00Z" w:initials="RW">
    <w:p w14:paraId="31D4D312" w14:textId="6A8213E1" w:rsidR="00BF7E4A" w:rsidRDefault="00BF7E4A">
      <w:pPr>
        <w:pStyle w:val="CommentText"/>
      </w:pPr>
      <w:r>
        <w:rPr>
          <w:rStyle w:val="CommentReference"/>
        </w:rPr>
        <w:annotationRef/>
      </w:r>
      <w:r>
        <w:t>I’d be interested to know the thinking behind this third one. If my GP started using a fax machine for the first time I think most people would consider that a stretch to call it “emerging technology”</w:t>
      </w:r>
    </w:p>
  </w:comment>
  <w:comment w:id="86" w:author="Ciarán McInerney" w:date="2020-05-27T15:19:00Z" w:initials="CM">
    <w:p w14:paraId="768450E0" w14:textId="77777777" w:rsidR="007D55CB" w:rsidRDefault="007D55CB" w:rsidP="00906431">
      <w:pPr>
        <w:pStyle w:val="CommentText"/>
      </w:pPr>
      <w:r>
        <w:rPr>
          <w:rStyle w:val="CommentReference"/>
        </w:rPr>
        <w:annotationRef/>
      </w:r>
      <w:r>
        <w:rPr>
          <w:rStyle w:val="CommentReference"/>
        </w:rPr>
        <w:t>Not essential but a nice-to-have for the reader.</w:t>
      </w:r>
    </w:p>
  </w:comment>
  <w:comment w:id="87" w:author="Owen" w:date="2020-06-10T15:03:00Z" w:initials="OAJ">
    <w:p w14:paraId="703288C0" w14:textId="29A14636" w:rsidR="007D55CB" w:rsidRDefault="007D55CB">
      <w:pPr>
        <w:pStyle w:val="CommentText"/>
      </w:pPr>
      <w:r>
        <w:rPr>
          <w:rStyle w:val="CommentReference"/>
        </w:rPr>
        <w:annotationRef/>
      </w:r>
      <w:r>
        <w:t xml:space="preserve">Merge this with Section 2 where it is describing the method and then Section 3 can present Results. </w:t>
      </w:r>
    </w:p>
  </w:comment>
  <w:comment w:id="88" w:author="Ciarán McInerney" w:date="2020-06-11T11:14:00Z" w:initials="CM">
    <w:p w14:paraId="3FC65F19" w14:textId="7F6E2150" w:rsidR="007D55CB" w:rsidRDefault="007D55CB">
      <w:pPr>
        <w:pStyle w:val="CommentText"/>
      </w:pPr>
      <w:r>
        <w:rPr>
          <w:rStyle w:val="CommentReference"/>
        </w:rPr>
        <w:annotationRef/>
      </w:r>
      <w:r>
        <w:t xml:space="preserve">I’ve put the section “Characteristics of new and emerging HIT” into the previous section but not the rest because the “Challenges posed…” and the “Patient safety implications…” </w:t>
      </w:r>
      <w:r>
        <w:rPr>
          <w:i/>
          <w:u w:val="single"/>
        </w:rPr>
        <w:t>are</w:t>
      </w:r>
      <w:r>
        <w:t xml:space="preserve"> the results.</w:t>
      </w:r>
    </w:p>
    <w:p w14:paraId="3F00ECC7" w14:textId="531CB606" w:rsidR="007D55CB" w:rsidRPr="00906431" w:rsidRDefault="007D55CB">
      <w:pPr>
        <w:pStyle w:val="CommentText"/>
      </w:pPr>
      <w:r>
        <w:t>I also think “Workshop synthesis” is more informative than “Results”.</w:t>
      </w:r>
    </w:p>
  </w:comment>
  <w:comment w:id="89" w:author="Rebecca Randell" w:date="2020-07-17T10:49:00Z" w:initials="RR">
    <w:p w14:paraId="3076FBFF" w14:textId="4886D785" w:rsidR="001846F5" w:rsidRDefault="001846F5">
      <w:pPr>
        <w:pStyle w:val="CommentText"/>
      </w:pPr>
      <w:r>
        <w:rPr>
          <w:rStyle w:val="CommentReference"/>
        </w:rPr>
        <w:annotationRef/>
      </w:r>
      <w:r>
        <w:t>But I agree with Owen in the sense that the heading ‘Workshop synthesis’ sounds like a description of a method</w:t>
      </w:r>
    </w:p>
  </w:comment>
  <w:comment w:id="90" w:author="Ciarán McInerney" w:date="2020-05-20T15:34:00Z" w:initials="CM">
    <w:p w14:paraId="44A30EB1" w14:textId="3EC523A4" w:rsidR="007D55CB" w:rsidRDefault="007D55CB">
      <w:pPr>
        <w:pStyle w:val="CommentText"/>
      </w:pPr>
      <w:r>
        <w:rPr>
          <w:rStyle w:val="CommentReference"/>
        </w:rPr>
        <w:annotationRef/>
      </w:r>
      <w:r>
        <w:t>This entire section could go in a table.</w:t>
      </w:r>
    </w:p>
  </w:comment>
  <w:comment w:id="91" w:author="Rebecca Randell" w:date="2020-07-17T11:07:00Z" w:initials="RR">
    <w:p w14:paraId="34EC4086" w14:textId="77777777" w:rsidR="009978E4" w:rsidRDefault="009978E4">
      <w:pPr>
        <w:pStyle w:val="CommentText"/>
      </w:pPr>
      <w:r>
        <w:rPr>
          <w:rStyle w:val="CommentReference"/>
        </w:rPr>
        <w:annotationRef/>
      </w:r>
      <w:r>
        <w:t xml:space="preserve">Rather than listing the patient safety </w:t>
      </w:r>
      <w:r w:rsidR="00E956B3">
        <w:t>implications</w:t>
      </w:r>
      <w:r>
        <w:t xml:space="preserve"> below, I would integrate into this text, which is what you’re starting to do already</w:t>
      </w:r>
    </w:p>
    <w:p w14:paraId="0EF35AFB" w14:textId="77777777" w:rsidR="00E956B3" w:rsidRDefault="00E956B3">
      <w:pPr>
        <w:pStyle w:val="CommentText"/>
      </w:pPr>
    </w:p>
    <w:p w14:paraId="10066023" w14:textId="77777777" w:rsidR="00E956B3" w:rsidRDefault="00E956B3">
      <w:pPr>
        <w:pStyle w:val="CommentText"/>
      </w:pPr>
      <w:r>
        <w:t>I think this section needs to be reorganised to reflect the linkages between the different challenges. At a more abstract level, I think there are three key challenges:</w:t>
      </w:r>
    </w:p>
    <w:p w14:paraId="07D60BE7" w14:textId="77777777" w:rsidR="00E956B3" w:rsidRDefault="00E956B3">
      <w:pPr>
        <w:pStyle w:val="CommentText"/>
      </w:pPr>
    </w:p>
    <w:p w14:paraId="4C62EC3C" w14:textId="77777777" w:rsidR="00E956B3" w:rsidRDefault="00E956B3" w:rsidP="00E956B3">
      <w:pPr>
        <w:pStyle w:val="CommentText"/>
        <w:numPr>
          <w:ilvl w:val="0"/>
          <w:numId w:val="9"/>
        </w:numPr>
      </w:pPr>
      <w:r>
        <w:t xml:space="preserve">An environment where there is rapid innovation, often leveraging existing hardware and </w:t>
      </w:r>
      <w:r w:rsidR="00543400">
        <w:t>adding to or creating HISs</w:t>
      </w:r>
    </w:p>
    <w:p w14:paraId="72B19724" w14:textId="77777777" w:rsidR="00543400" w:rsidRDefault="00543400" w:rsidP="00E956B3">
      <w:pPr>
        <w:pStyle w:val="CommentText"/>
        <w:numPr>
          <w:ilvl w:val="0"/>
          <w:numId w:val="9"/>
        </w:numPr>
      </w:pPr>
      <w:r>
        <w:t>An increasing amount of data being collected, but less consideration of how to integrate, interpret, and present that to both healthcare professionals and patients</w:t>
      </w:r>
    </w:p>
    <w:p w14:paraId="55881C64" w14:textId="77777777" w:rsidR="00543400" w:rsidRDefault="00543400" w:rsidP="00E956B3">
      <w:pPr>
        <w:pStyle w:val="CommentText"/>
        <w:numPr>
          <w:ilvl w:val="0"/>
          <w:numId w:val="9"/>
        </w:numPr>
      </w:pPr>
      <w:r>
        <w:t>HITs leading to changes in how patients interact with the healthcare system</w:t>
      </w:r>
    </w:p>
    <w:p w14:paraId="1DC8E571" w14:textId="77777777" w:rsidR="00543400" w:rsidRDefault="00543400" w:rsidP="00543400">
      <w:pPr>
        <w:pStyle w:val="CommentText"/>
      </w:pPr>
    </w:p>
    <w:p w14:paraId="51785D5F" w14:textId="0E145EF8" w:rsidR="00543400" w:rsidRDefault="00543400" w:rsidP="00543400">
      <w:pPr>
        <w:pStyle w:val="CommentText"/>
      </w:pPr>
      <w:r>
        <w:t>Most of the frameworks below seem to link to 1, with the final framework also linking to 2</w:t>
      </w:r>
    </w:p>
  </w:comment>
  <w:comment w:id="96" w:author="Rebecca Randell" w:date="2020-07-17T11:18:00Z" w:initials="RR">
    <w:p w14:paraId="6F71DE2D" w14:textId="31D5C764" w:rsidR="00E956B3" w:rsidRDefault="00E956B3">
      <w:pPr>
        <w:pStyle w:val="CommentText"/>
      </w:pPr>
      <w:r>
        <w:rPr>
          <w:rStyle w:val="CommentReference"/>
        </w:rPr>
        <w:annotationRef/>
      </w:r>
      <w:r>
        <w:t>Is this not part of, or at least linked with, challenge 1?</w:t>
      </w:r>
    </w:p>
  </w:comment>
  <w:comment w:id="97" w:author="Rebecca Randell" w:date="2020-07-17T11:20:00Z" w:initials="RR">
    <w:p w14:paraId="714F2536" w14:textId="7BFA1537" w:rsidR="00E956B3" w:rsidRDefault="00E956B3">
      <w:pPr>
        <w:pStyle w:val="CommentText"/>
      </w:pPr>
      <w:r>
        <w:rPr>
          <w:rStyle w:val="CommentReference"/>
        </w:rPr>
        <w:annotationRef/>
      </w:r>
      <w:r>
        <w:t>This also seems to be linked with challenge 1</w:t>
      </w:r>
    </w:p>
  </w:comment>
  <w:comment w:id="98" w:author="Rebecca Randell" w:date="2020-07-17T10:55:00Z" w:initials="RR">
    <w:p w14:paraId="4E5BCD2F" w14:textId="691B47E9" w:rsidR="00D76FC3" w:rsidRDefault="00D76FC3">
      <w:pPr>
        <w:pStyle w:val="CommentText"/>
      </w:pPr>
      <w:r>
        <w:rPr>
          <w:rStyle w:val="CommentReference"/>
        </w:rPr>
        <w:annotationRef/>
      </w:r>
      <w:r>
        <w:t>Seems sweeping! Can you give one or two examples?</w:t>
      </w:r>
    </w:p>
  </w:comment>
  <w:comment w:id="99" w:author="Richard Williams" w:date="2020-07-21T10:04:00Z" w:initials="RW">
    <w:p w14:paraId="38E42793" w14:textId="0A40452B" w:rsidR="00792C05" w:rsidRDefault="00792C05">
      <w:pPr>
        <w:pStyle w:val="CommentText"/>
      </w:pPr>
      <w:r>
        <w:rPr>
          <w:rStyle w:val="CommentReference"/>
        </w:rPr>
        <w:annotationRef/>
      </w:r>
      <w:r>
        <w:t>I don’t know what this means – can it be simplified?</w:t>
      </w:r>
    </w:p>
  </w:comment>
  <w:comment w:id="100" w:author="Rebecca Randell" w:date="2020-07-17T11:27:00Z" w:initials="RR">
    <w:p w14:paraId="578A3A65" w14:textId="575B5BE1" w:rsidR="00543400" w:rsidRDefault="00543400">
      <w:pPr>
        <w:pStyle w:val="CommentText"/>
      </w:pPr>
      <w:r>
        <w:rPr>
          <w:rStyle w:val="CommentReference"/>
        </w:rPr>
        <w:annotationRef/>
      </w:r>
      <w:r>
        <w:t>There are lots of types of trust – trust in who/what are you referring to here?</w:t>
      </w:r>
    </w:p>
  </w:comment>
  <w:comment w:id="103" w:author="Rebecca Randell" w:date="2020-07-17T10:57:00Z" w:initials="RR">
    <w:p w14:paraId="78A07CA9" w14:textId="28557666" w:rsidR="00D76FC3" w:rsidRDefault="00D76FC3">
      <w:pPr>
        <w:pStyle w:val="CommentText"/>
      </w:pPr>
      <w:r>
        <w:rPr>
          <w:rStyle w:val="CommentReference"/>
        </w:rPr>
        <w:annotationRef/>
      </w:r>
      <w:r>
        <w:t>I think this needs to be expanded on to be meaningful to the reader</w:t>
      </w:r>
    </w:p>
  </w:comment>
  <w:comment w:id="104" w:author="Ciarán McInerney" w:date="2020-05-27T16:54:00Z" w:initials="CM">
    <w:p w14:paraId="6D648DFB" w14:textId="59C95684" w:rsidR="007D55CB" w:rsidRDefault="007D55CB">
      <w:pPr>
        <w:pStyle w:val="CommentText"/>
      </w:pPr>
      <w:r>
        <w:rPr>
          <w:rStyle w:val="CommentReference"/>
        </w:rPr>
        <w:annotationRef/>
      </w:r>
      <w:r>
        <w:t>Need input from the collaborative, here.</w:t>
      </w:r>
    </w:p>
  </w:comment>
  <w:comment w:id="105" w:author="Ciarán McInerney" w:date="2020-06-11T16:52:00Z" w:initials="CM">
    <w:p w14:paraId="498845E5" w14:textId="370DCAB7" w:rsidR="0093483F" w:rsidRDefault="0093483F">
      <w:pPr>
        <w:pStyle w:val="CommentText"/>
        <w:rPr>
          <w:rStyle w:val="CommentReference"/>
        </w:rPr>
      </w:pPr>
      <w:r>
        <w:rPr>
          <w:rStyle w:val="CommentReference"/>
        </w:rPr>
        <w:annotationRef/>
      </w:r>
      <w:r>
        <w:rPr>
          <w:rStyle w:val="CommentReference"/>
        </w:rPr>
        <w:t>Ibrahim mentioned in a meeting on 10</w:t>
      </w:r>
      <w:r w:rsidRPr="0093483F">
        <w:rPr>
          <w:rStyle w:val="CommentReference"/>
          <w:vertAlign w:val="superscript"/>
        </w:rPr>
        <w:t>th</w:t>
      </w:r>
      <w:r>
        <w:rPr>
          <w:rStyle w:val="CommentReference"/>
        </w:rPr>
        <w:t xml:space="preserve"> June (with Dawn Dowding, Owen and me) that healthcare professionals get annoyed with academics spouting theory without practical and actionable advice. </w:t>
      </w:r>
    </w:p>
    <w:p w14:paraId="2726AE2A" w14:textId="1EF1755E" w:rsidR="0093483F" w:rsidRDefault="0093483F">
      <w:pPr>
        <w:pStyle w:val="CommentText"/>
      </w:pPr>
      <w:r>
        <w:rPr>
          <w:rStyle w:val="CommentReference"/>
        </w:rPr>
        <w:t>We should endeavour to make these sections as practical as possible. Realistically, we’ll only be able to describe some ideas and direct readers to practical applications, or whet their appetite with the promise of future work.</w:t>
      </w:r>
    </w:p>
  </w:comment>
  <w:comment w:id="106" w:author="Rebecca Randell" w:date="2020-07-17T11:02:00Z" w:initials="RR">
    <w:p w14:paraId="4B00D603" w14:textId="131A285E" w:rsidR="00D76FC3" w:rsidRDefault="00D76FC3">
      <w:pPr>
        <w:pStyle w:val="CommentText"/>
      </w:pPr>
      <w:r>
        <w:rPr>
          <w:rStyle w:val="CommentReference"/>
        </w:rPr>
        <w:annotationRef/>
      </w:r>
      <w:r>
        <w:t>Could break it down into different types of ‘implications’, e.g. for practice, for research, for design</w:t>
      </w:r>
    </w:p>
  </w:comment>
  <w:comment w:id="107" w:author="Rebecca Randell" w:date="2020-07-17T11:10:00Z" w:initials="RR">
    <w:p w14:paraId="278C5873" w14:textId="4CF08BD2" w:rsidR="009978E4" w:rsidRDefault="009978E4">
      <w:pPr>
        <w:pStyle w:val="CommentText"/>
      </w:pPr>
      <w:r>
        <w:rPr>
          <w:rStyle w:val="CommentReference"/>
        </w:rPr>
        <w:annotationRef/>
      </w:r>
      <w:r>
        <w:t xml:space="preserve">I wonder if the sections here would be better integrated into Section 3 – so you’re looking at each challenge in turn, it’s implications for patient safety, and the ways to address that. It would make the discussion of each of the challenges more substantial and then this section could focus on a single overarching framework (see comment below). If not, you need to be really clear in this section how these frameworks respond to the different challenges identified above. </w:t>
      </w:r>
    </w:p>
    <w:p w14:paraId="4330DD91" w14:textId="77777777" w:rsidR="00B51A64" w:rsidRDefault="00B51A64">
      <w:pPr>
        <w:pStyle w:val="CommentText"/>
      </w:pPr>
    </w:p>
  </w:comment>
  <w:comment w:id="108" w:author="Dawn Dowding" w:date="2020-07-17T15:49:00Z" w:initials="DD">
    <w:p w14:paraId="44B0DB31" w14:textId="532186C5" w:rsidR="00B51A64" w:rsidRDefault="00B51A64">
      <w:pPr>
        <w:pStyle w:val="CommentText"/>
      </w:pPr>
      <w:r>
        <w:rPr>
          <w:rStyle w:val="CommentReference"/>
        </w:rPr>
        <w:annotationRef/>
      </w:r>
      <w:r>
        <w:t>Agree with Rebecca – I think it might make it hang together a bit better</w:t>
      </w:r>
    </w:p>
  </w:comment>
  <w:comment w:id="109" w:author="Richard Williams" w:date="2020-07-21T10:08:00Z" w:initials="RW">
    <w:p w14:paraId="5559E2B8" w14:textId="5BD74216" w:rsidR="00172673" w:rsidRDefault="00172673">
      <w:pPr>
        <w:pStyle w:val="CommentText"/>
      </w:pPr>
      <w:r>
        <w:rPr>
          <w:rStyle w:val="CommentReference"/>
        </w:rPr>
        <w:annotationRef/>
      </w:r>
      <w:r>
        <w:t xml:space="preserve">Agree too. Challenge – implication – recommendation. Challenge – implication – </w:t>
      </w:r>
      <w:proofErr w:type="spellStart"/>
      <w:r>
        <w:t>rcommendation</w:t>
      </w:r>
      <w:proofErr w:type="spellEnd"/>
      <w:r>
        <w:t xml:space="preserve">. </w:t>
      </w:r>
      <w:proofErr w:type="gramStart"/>
      <w:r>
        <w:t>Etc..</w:t>
      </w:r>
      <w:proofErr w:type="gramEnd"/>
      <w:r>
        <w:t xml:space="preserve"> Then a final table perhaps with just a summary of the recommendations.</w:t>
      </w:r>
    </w:p>
  </w:comment>
  <w:comment w:id="112" w:author="Rebecca Randell" w:date="2020-07-17T11:00:00Z" w:initials="RR">
    <w:p w14:paraId="7BC21D71" w14:textId="64109421" w:rsidR="00D76FC3" w:rsidRDefault="00D76FC3">
      <w:pPr>
        <w:pStyle w:val="CommentText"/>
      </w:pPr>
      <w:r>
        <w:rPr>
          <w:rStyle w:val="CommentReference"/>
        </w:rPr>
        <w:annotationRef/>
      </w:r>
      <w:r>
        <w:t>But in the introduction you say it will be a single framework</w:t>
      </w:r>
      <w:r w:rsidR="009978E4">
        <w:t xml:space="preserve"> and I think that’s what’s needed in order to make a contribution. But maybe, once the safety implications have been explicated and these frameworks have been elaborated on, it will be easier to see what that single framework might be</w:t>
      </w:r>
    </w:p>
  </w:comment>
  <w:comment w:id="115" w:author="David Jenkins" w:date="2020-07-21T13:52:00Z" w:initials="DJ">
    <w:p w14:paraId="6C7D04BD" w14:textId="42085C56" w:rsidR="0057168E" w:rsidRDefault="0057168E">
      <w:pPr>
        <w:pStyle w:val="CommentText"/>
      </w:pPr>
      <w:r>
        <w:rPr>
          <w:rStyle w:val="CommentReference"/>
        </w:rPr>
        <w:annotationRef/>
      </w:r>
      <w:r>
        <w:t xml:space="preserve">We </w:t>
      </w:r>
      <w:proofErr w:type="gramStart"/>
      <w:r>
        <w:t>don’t</w:t>
      </w:r>
      <w:proofErr w:type="gramEnd"/>
      <w:r>
        <w:t xml:space="preserve"> mention regulations for patient safety, do we want to venture down that road? We have strict regulations for </w:t>
      </w:r>
      <w:proofErr w:type="gramStart"/>
      <w:r>
        <w:t>treatments</w:t>
      </w:r>
      <w:proofErr w:type="gramEnd"/>
      <w:r>
        <w:t xml:space="preserve"> but regulations are more relaxed for technologies and only get updated/reviewed after technologies are developed or used.</w:t>
      </w:r>
    </w:p>
  </w:comment>
  <w:comment w:id="116" w:author="Ciarán McInerney" w:date="2020-05-27T16:54:00Z" w:initials="CM">
    <w:p w14:paraId="40BCE35F" w14:textId="280F48B2" w:rsidR="007D55CB" w:rsidRDefault="007D55CB">
      <w:pPr>
        <w:pStyle w:val="CommentText"/>
      </w:pPr>
      <w:r>
        <w:rPr>
          <w:rStyle w:val="CommentReference"/>
        </w:rPr>
        <w:annotationRef/>
      </w:r>
      <w:r w:rsidRPr="00DD5E0F">
        <w:t xml:space="preserve">*Suggestion: </w:t>
      </w:r>
      <w:r>
        <w:t xml:space="preserve">Ibrahim </w:t>
      </w:r>
      <w:proofErr w:type="spellStart"/>
      <w:r>
        <w:t>Habli</w:t>
      </w:r>
      <w:proofErr w:type="spellEnd"/>
      <w:r>
        <w:t xml:space="preserve"> </w:t>
      </w:r>
      <w:r w:rsidRPr="00DD5E0F">
        <w:t>(</w:t>
      </w:r>
      <w:proofErr w:type="spellStart"/>
      <w:r w:rsidRPr="00DD5E0F">
        <w:t>Uo</w:t>
      </w:r>
      <w:r>
        <w:t>Y</w:t>
      </w:r>
      <w:proofErr w:type="spellEnd"/>
      <w:r w:rsidRPr="00DD5E0F">
        <w:t>) to lead on this section*</w:t>
      </w:r>
    </w:p>
  </w:comment>
  <w:comment w:id="117" w:author="Ciarán McInerney" w:date="2020-05-27T16:54:00Z" w:initials="CM">
    <w:p w14:paraId="2222C0D8" w14:textId="631139A3" w:rsidR="007D55CB" w:rsidRPr="00DD5E0F" w:rsidRDefault="007D55CB" w:rsidP="00DD5E0F">
      <w:pPr>
        <w:rPr>
          <w:color w:val="FF0000"/>
        </w:rPr>
      </w:pPr>
      <w:r w:rsidRPr="00DD5E0F">
        <w:rPr>
          <w:rStyle w:val="CommentReference"/>
        </w:rPr>
        <w:annotationRef/>
      </w:r>
      <w:r w:rsidRPr="00DD5E0F">
        <w:t>*Suggestion: David Jenkins (UoM) to lead on this section*</w:t>
      </w:r>
    </w:p>
  </w:comment>
  <w:comment w:id="118" w:author="David Jenkins" w:date="2020-07-21T13:55:00Z" w:initials="DJ">
    <w:p w14:paraId="0B0C0355" w14:textId="77777777" w:rsidR="00AC6904" w:rsidRDefault="00AC6904">
      <w:pPr>
        <w:pStyle w:val="CommentText"/>
      </w:pPr>
      <w:r>
        <w:rPr>
          <w:rStyle w:val="CommentReference"/>
        </w:rPr>
        <w:annotationRef/>
      </w:r>
      <w:r>
        <w:t>Are we suggesting the use of dynamic and causal modelling as a solution and something that should be employed in a framework to ensure safety?</w:t>
      </w:r>
    </w:p>
    <w:p w14:paraId="02A8D3B5" w14:textId="77777777" w:rsidR="00AC6904" w:rsidRDefault="00AC6904">
      <w:pPr>
        <w:pStyle w:val="CommentText"/>
      </w:pPr>
    </w:p>
    <w:p w14:paraId="7A3F11CD" w14:textId="03AE77F0" w:rsidR="00AC6904" w:rsidRDefault="00AC6904">
      <w:pPr>
        <w:pStyle w:val="CommentText"/>
      </w:pPr>
      <w:r>
        <w:t xml:space="preserve">If </w:t>
      </w:r>
      <w:proofErr w:type="gramStart"/>
      <w:r>
        <w:t>so</w:t>
      </w:r>
      <w:proofErr w:type="gramEnd"/>
      <w:r>
        <w:t xml:space="preserve"> I can reword</w:t>
      </w:r>
      <w:r w:rsidR="00976585">
        <w:t xml:space="preserve"> on the next round of edits. I</w:t>
      </w:r>
      <w:r>
        <w:t xml:space="preserve"> would also suggest </w:t>
      </w:r>
      <w:r w:rsidR="00976585">
        <w:t xml:space="preserve">adding in </w:t>
      </w:r>
      <w:r>
        <w:t xml:space="preserve">the idea of continuous surveillance of </w:t>
      </w:r>
      <w:r w:rsidR="00976585">
        <w:t>models or technologies which links with dynamic modelling. If agree I can edit and add references?</w:t>
      </w:r>
    </w:p>
  </w:comment>
  <w:comment w:id="119" w:author="Ciarán McInerney" w:date="2020-05-27T16:54:00Z" w:initials="CM">
    <w:p w14:paraId="0C3377E9" w14:textId="7449AD3F" w:rsidR="007D55CB" w:rsidRDefault="007D55CB">
      <w:pPr>
        <w:pStyle w:val="CommentText"/>
      </w:pPr>
      <w:r>
        <w:rPr>
          <w:rStyle w:val="CommentReference"/>
        </w:rPr>
        <w:annotationRef/>
      </w:r>
      <w:r w:rsidRPr="00DD5E0F">
        <w:t xml:space="preserve">*Suggestion: </w:t>
      </w:r>
      <w:r>
        <w:t xml:space="preserve">Jon Benn </w:t>
      </w:r>
      <w:r w:rsidRPr="00DD5E0F">
        <w:t>(</w:t>
      </w:r>
      <w:proofErr w:type="spellStart"/>
      <w:r w:rsidRPr="00DD5E0F">
        <w:t>Uo</w:t>
      </w:r>
      <w:r>
        <w:t>L</w:t>
      </w:r>
      <w:proofErr w:type="spellEnd"/>
      <w:r w:rsidR="0093483F">
        <w:t>)</w:t>
      </w:r>
      <w:r w:rsidRPr="00DD5E0F">
        <w:t xml:space="preserve"> to lead on this section*</w:t>
      </w:r>
    </w:p>
  </w:comment>
  <w:comment w:id="120" w:author="Ciarán McInerney" w:date="2020-06-11T16:54:00Z" w:initials="CM">
    <w:p w14:paraId="0D0EC4CB" w14:textId="77AD72B9" w:rsidR="0093483F" w:rsidRDefault="0093483F">
      <w:pPr>
        <w:pStyle w:val="CommentText"/>
      </w:pPr>
      <w:r>
        <w:rPr>
          <w:rStyle w:val="CommentReference"/>
        </w:rPr>
        <w:annotationRef/>
      </w:r>
      <w:r>
        <w:t>Jon – I know they are not the same thing but I thought it would be useful for the reader to consider Safety Informatics from these perspectives.</w:t>
      </w:r>
    </w:p>
    <w:p w14:paraId="5417128D" w14:textId="42014173" w:rsidR="0093483F" w:rsidRDefault="0093483F">
      <w:pPr>
        <w:pStyle w:val="CommentText"/>
      </w:pPr>
      <w:r>
        <w:t xml:space="preserve">I was hoping you could very briefly describe how such perspectives could be useful to someone trying to address patient safety, especially given </w:t>
      </w:r>
      <w:r w:rsidR="00697E3A">
        <w:t>the preceding discussion about health information systems.</w:t>
      </w:r>
    </w:p>
  </w:comment>
  <w:comment w:id="121" w:author="Ciarán McInerney" w:date="2020-05-27T16:59:00Z" w:initials="CM">
    <w:p w14:paraId="0C4D886C" w14:textId="5142B394" w:rsidR="007D55CB" w:rsidRDefault="007D55CB">
      <w:pPr>
        <w:pStyle w:val="CommentText"/>
      </w:pPr>
      <w:r>
        <w:rPr>
          <w:rStyle w:val="CommentReference"/>
        </w:rPr>
        <w:annotationRef/>
      </w:r>
      <w:r>
        <w:rPr>
          <w:rStyle w:val="CommentReference"/>
        </w:rPr>
        <w:t>This section is incomplete and I’d prefer to have more input from the collaborative.</w:t>
      </w:r>
    </w:p>
  </w:comment>
  <w:comment w:id="122" w:author="Ciarán McInerney" w:date="2020-05-27T16:59:00Z" w:initials="CM">
    <w:p w14:paraId="44499CDC" w14:textId="1FB8B6E7" w:rsidR="007D55CB" w:rsidRPr="00DD5E0F" w:rsidRDefault="007D55CB">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123" w:author="Richard Williams" w:date="2020-07-21T10:16:00Z" w:initials="RW">
    <w:p w14:paraId="58A31CEE" w14:textId="708777FE" w:rsidR="00172673" w:rsidRDefault="00172673">
      <w:pPr>
        <w:pStyle w:val="CommentText"/>
      </w:pPr>
      <w:r>
        <w:rPr>
          <w:rStyle w:val="CommentReference"/>
        </w:rPr>
        <w:annotationRef/>
      </w:r>
      <w:r>
        <w:t>I think it’s better to keep this initial paper non-COVID focussed</w:t>
      </w:r>
      <w:r w:rsidR="004D2559">
        <w:t xml:space="preserve"> in order to keep it generalised. I agree it’s hard not to mention it, but perhaps we could instead devote one of the subsequent papers in the series to COVID-19.</w:t>
      </w:r>
    </w:p>
  </w:comment>
  <w:comment w:id="126" w:author="David Jenkins" w:date="2020-07-21T13:59:00Z" w:initials="DJ">
    <w:p w14:paraId="22175CA1" w14:textId="2FBFB263" w:rsidR="00976585" w:rsidRDefault="00976585">
      <w:pPr>
        <w:pStyle w:val="CommentText"/>
      </w:pPr>
      <w:r>
        <w:rPr>
          <w:rStyle w:val="CommentReference"/>
        </w:rPr>
        <w:annotationRef/>
      </w:r>
      <w:r>
        <w:t xml:space="preserve">I agree to make it more general and stay away from </w:t>
      </w:r>
      <w:proofErr w:type="spellStart"/>
      <w:proofErr w:type="gramStart"/>
      <w:r>
        <w:t>covid</w:t>
      </w:r>
      <w:proofErr w:type="spellEnd"/>
      <w:proofErr w:type="gramEnd"/>
      <w:r>
        <w:t xml:space="preserve"> but you could discuss the relevance in relation to emerging diseases and changing populations.</w:t>
      </w:r>
    </w:p>
  </w:comment>
  <w:comment w:id="124" w:author="Owen" w:date="2020-06-10T15:10:00Z" w:initials="OAJ">
    <w:p w14:paraId="2B0F52B8" w14:textId="2C91DBA2" w:rsidR="007D55CB" w:rsidRDefault="007D55CB">
      <w:pPr>
        <w:pStyle w:val="CommentText"/>
      </w:pPr>
      <w:r>
        <w:rPr>
          <w:rStyle w:val="CommentReference"/>
        </w:rPr>
        <w:annotationRef/>
      </w:r>
      <w:r>
        <w:t xml:space="preserve">Yes. See my points at the start of the paper. </w:t>
      </w:r>
    </w:p>
    <w:p w14:paraId="44E88F53" w14:textId="77777777" w:rsidR="007D55CB" w:rsidRDefault="007D55CB">
      <w:pPr>
        <w:pStyle w:val="CommentText"/>
      </w:pPr>
    </w:p>
    <w:p w14:paraId="319A4B7D" w14:textId="42E96B9F" w:rsidR="007D55CB" w:rsidRDefault="007D55CB">
      <w:pPr>
        <w:pStyle w:val="CommentText"/>
      </w:pPr>
      <w:r>
        <w:t>In the Ibrahim/ Dawn meeting on 10</w:t>
      </w:r>
      <w:r w:rsidRPr="008077C5">
        <w:rPr>
          <w:vertAlign w:val="superscript"/>
        </w:rPr>
        <w:t>th</w:t>
      </w:r>
      <w:r>
        <w:t xml:space="preserve"> June we talked about how to position this with respect to Covid. </w:t>
      </w:r>
    </w:p>
    <w:p w14:paraId="75E3D069" w14:textId="77777777" w:rsidR="007D55CB" w:rsidRDefault="007D55CB">
      <w:pPr>
        <w:pStyle w:val="CommentText"/>
      </w:pPr>
    </w:p>
    <w:p w14:paraId="283CEB61" w14:textId="77777777" w:rsidR="007D55CB" w:rsidRDefault="007D55CB">
      <w:pPr>
        <w:pStyle w:val="CommentText"/>
      </w:pPr>
    </w:p>
    <w:p w14:paraId="441E9FFC" w14:textId="0FD27E71" w:rsidR="007D55CB" w:rsidRDefault="007D55CB">
      <w:pPr>
        <w:pStyle w:val="CommentText"/>
      </w:pPr>
      <w:r>
        <w:t xml:space="preserve">Rapid adoption of HIT has brought many benefits and new ways of working that potentially have patient safety issues. We don’t want to go backwards so we need to urgently need to address these risks and clinical safety offices and the NHS need help to do so urgently.   </w:t>
      </w:r>
    </w:p>
    <w:p w14:paraId="5DC4CAFF" w14:textId="77777777" w:rsidR="007D55CB" w:rsidRDefault="007D55CB">
      <w:pPr>
        <w:pStyle w:val="CommentText"/>
      </w:pPr>
    </w:p>
    <w:p w14:paraId="61AC7DCA" w14:textId="088CE85C" w:rsidR="007D55CB" w:rsidRDefault="007D55CB">
      <w:pPr>
        <w:pStyle w:val="CommentText"/>
      </w:pPr>
      <w:r>
        <w:t xml:space="preserve">The opposite approach to Trish G’s “hey slow down” paper but worth citing and highlighting the tension here. </w:t>
      </w:r>
    </w:p>
    <w:p w14:paraId="76BB3FD6" w14:textId="77777777" w:rsidR="007D55CB" w:rsidRDefault="007D55CB">
      <w:pPr>
        <w:pStyle w:val="CommentText"/>
      </w:pPr>
    </w:p>
    <w:p w14:paraId="20BACF64" w14:textId="2D406DFB" w:rsidR="007D55CB" w:rsidRDefault="007D55CB">
      <w:pPr>
        <w:pStyle w:val="CommentText"/>
      </w:pPr>
      <w:r>
        <w:t xml:space="preserve">We don’t want all the advances of covid to be lost by going backwards “in the name safety” (and IG etc). </w:t>
      </w:r>
    </w:p>
  </w:comment>
  <w:comment w:id="125" w:author="Ciarán McInerney" w:date="2020-06-11T12:54:00Z" w:initials="CM">
    <w:p w14:paraId="7F9F8610" w14:textId="5D8E5C1F" w:rsidR="00036F8C" w:rsidRDefault="00036F8C">
      <w:pPr>
        <w:pStyle w:val="CommentText"/>
      </w:pPr>
      <w:r>
        <w:rPr>
          <w:rStyle w:val="CommentReference"/>
        </w:rPr>
        <w:annotationRef/>
      </w:r>
      <w:r>
        <w:t xml:space="preserve">To be fair, the </w:t>
      </w:r>
      <w:proofErr w:type="spellStart"/>
      <w:r>
        <w:t>Wherton</w:t>
      </w:r>
      <w:proofErr w:type="spellEnd"/>
      <w:r>
        <w:t xml:space="preserve"> paper that Trish co-authored does not say “hey slow down”, albeit I said those words in the meeting with Ibrahim and Dawn. Instead, the </w:t>
      </w:r>
      <w:proofErr w:type="spellStart"/>
      <w:r>
        <w:t>Wherton</w:t>
      </w:r>
      <w:proofErr w:type="spellEnd"/>
      <w:r>
        <w:t xml:space="preserve"> paper says that a sociotechnical perspective will be needed if video-consultation is to be scaled up.</w:t>
      </w:r>
    </w:p>
  </w:comment>
  <w:comment w:id="127" w:author="Ciarán McInerney" w:date="2020-05-27T16:58:00Z" w:initials="CM">
    <w:p w14:paraId="7BD5659F" w14:textId="3CAFBF10" w:rsidR="007D55CB" w:rsidRDefault="007D55CB">
      <w:pPr>
        <w:pStyle w:val="CommentText"/>
      </w:pPr>
      <w:r>
        <w:rPr>
          <w:rStyle w:val="CommentReference"/>
        </w:rPr>
        <w:annotationRef/>
      </w:r>
      <w:r>
        <w:t>My attempt at making the publication relevant to COVID-19.</w:t>
      </w:r>
    </w:p>
  </w:comment>
  <w:comment w:id="128" w:author="Ciarán McInerney" w:date="2020-06-11T17:01:00Z" w:initials="CM">
    <w:p w14:paraId="132F52E3" w14:textId="764C58AD" w:rsidR="00351A05" w:rsidRDefault="00351A05">
      <w:pPr>
        <w:pStyle w:val="CommentText"/>
      </w:pPr>
      <w:r>
        <w:rPr>
          <w:rStyle w:val="CommentReference"/>
        </w:rPr>
        <w:annotationRef/>
      </w:r>
      <w:r>
        <w:rPr>
          <w:rStyle w:val="CommentReference"/>
        </w:rPr>
        <w:annotationRef/>
      </w:r>
      <w:r>
        <w:t>This will be the same reference as used earlier to guide the reader toward the proposal for the workshop s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A18644" w15:done="0"/>
  <w15:commentEx w15:paraId="0623D6B6" w15:paraIdParent="25A18644" w15:done="0"/>
  <w15:commentEx w15:paraId="0FCEF71A" w15:done="0"/>
  <w15:commentEx w15:paraId="1337BC8C" w15:done="0"/>
  <w15:commentEx w15:paraId="7A9ADA08" w15:done="0"/>
  <w15:commentEx w15:paraId="4DFAE5D9" w15:done="0"/>
  <w15:commentEx w15:paraId="0CC2FE43" w15:done="0"/>
  <w15:commentEx w15:paraId="3160ED6B" w15:done="0"/>
  <w15:commentEx w15:paraId="04ED30DE" w15:done="0"/>
  <w15:commentEx w15:paraId="13290D33" w15:done="0"/>
  <w15:commentEx w15:paraId="740C590F" w15:done="0"/>
  <w15:commentEx w15:paraId="0A814F05" w15:paraIdParent="740C590F" w15:done="0"/>
  <w15:commentEx w15:paraId="17697EA4" w15:paraIdParent="740C590F" w15:done="0"/>
  <w15:commentEx w15:paraId="2F515215" w15:done="0"/>
  <w15:commentEx w15:paraId="58818907" w15:paraIdParent="2F515215" w15:done="0"/>
  <w15:commentEx w15:paraId="3403BC13" w15:done="0"/>
  <w15:commentEx w15:paraId="25E9CDDF" w15:done="0"/>
  <w15:commentEx w15:paraId="14A7BACF" w15:done="0"/>
  <w15:commentEx w15:paraId="56D3B1AE" w15:paraIdParent="14A7BACF" w15:done="0"/>
  <w15:commentEx w15:paraId="233A4FF2" w15:done="0"/>
  <w15:commentEx w15:paraId="02770338" w15:done="0"/>
  <w15:commentEx w15:paraId="72B87768" w15:done="0"/>
  <w15:commentEx w15:paraId="4F7F15E3" w15:done="0"/>
  <w15:commentEx w15:paraId="3241B13E" w15:done="0"/>
  <w15:commentEx w15:paraId="024298BF" w15:done="0"/>
  <w15:commentEx w15:paraId="01B31BF3" w15:paraIdParent="024298BF" w15:done="0"/>
  <w15:commentEx w15:paraId="15D418FA" w15:done="0"/>
  <w15:commentEx w15:paraId="737DF72F" w15:done="0"/>
  <w15:commentEx w15:paraId="3683342D" w15:done="0"/>
  <w15:commentEx w15:paraId="733BED56" w15:done="0"/>
  <w15:commentEx w15:paraId="6ABFE280" w15:done="0"/>
  <w15:commentEx w15:paraId="31D4D312" w15:done="0"/>
  <w15:commentEx w15:paraId="768450E0" w15:done="0"/>
  <w15:commentEx w15:paraId="703288C0" w15:done="0"/>
  <w15:commentEx w15:paraId="3F00ECC7" w15:paraIdParent="703288C0" w15:done="0"/>
  <w15:commentEx w15:paraId="3076FBFF" w15:paraIdParent="703288C0" w15:done="0"/>
  <w15:commentEx w15:paraId="44A30EB1" w15:done="0"/>
  <w15:commentEx w15:paraId="51785D5F" w15:done="0"/>
  <w15:commentEx w15:paraId="6F71DE2D" w15:done="0"/>
  <w15:commentEx w15:paraId="714F2536" w15:done="0"/>
  <w15:commentEx w15:paraId="4E5BCD2F" w15:done="0"/>
  <w15:commentEx w15:paraId="38E42793" w15:done="0"/>
  <w15:commentEx w15:paraId="578A3A65" w15:done="0"/>
  <w15:commentEx w15:paraId="78A07CA9" w15:done="0"/>
  <w15:commentEx w15:paraId="6D648DFB" w15:done="0"/>
  <w15:commentEx w15:paraId="2726AE2A" w15:done="0"/>
  <w15:commentEx w15:paraId="4B00D603" w15:paraIdParent="2726AE2A" w15:done="0"/>
  <w15:commentEx w15:paraId="4330DD91" w15:done="0"/>
  <w15:commentEx w15:paraId="44B0DB31" w15:paraIdParent="4330DD91" w15:done="0"/>
  <w15:commentEx w15:paraId="5559E2B8" w15:paraIdParent="4330DD91" w15:done="0"/>
  <w15:commentEx w15:paraId="7BC21D71" w15:done="0"/>
  <w15:commentEx w15:paraId="6C7D04BD" w15:done="0"/>
  <w15:commentEx w15:paraId="40BCE35F" w15:done="0"/>
  <w15:commentEx w15:paraId="2222C0D8" w15:done="0"/>
  <w15:commentEx w15:paraId="7A3F11CD" w15:paraIdParent="2222C0D8" w15:done="0"/>
  <w15:commentEx w15:paraId="0C3377E9" w15:done="0"/>
  <w15:commentEx w15:paraId="5417128D" w15:paraIdParent="0C3377E9" w15:done="0"/>
  <w15:commentEx w15:paraId="0C4D886C" w15:done="0"/>
  <w15:commentEx w15:paraId="44499CDC" w15:done="0"/>
  <w15:commentEx w15:paraId="58A31CEE" w15:paraIdParent="44499CDC" w15:done="0"/>
  <w15:commentEx w15:paraId="22175CA1" w15:paraIdParent="44499CDC" w15:done="0"/>
  <w15:commentEx w15:paraId="20BACF64" w15:done="0"/>
  <w15:commentEx w15:paraId="7F9F8610" w15:paraIdParent="20BACF64" w15:done="0"/>
  <w15:commentEx w15:paraId="7BD5659F" w15:done="0"/>
  <w15:commentEx w15:paraId="132F52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BBFD30" w16cex:dateUtc="2020-07-17T09:34:00Z"/>
  <w16cex:commentExtensible w16cex:durableId="22BBFD9C" w16cex:dateUtc="2020-07-17T09:36:00Z"/>
  <w16cex:commentExtensible w16cex:durableId="22C1553B" w16cex:dateUtc="2020-07-21T10:51: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BBFFEA" w16cex:dateUtc="2020-07-17T09:46:00Z"/>
  <w16cex:commentExtensible w16cex:durableId="22BC00C0" w16cex:dateUtc="2020-07-17T09:49:00Z"/>
  <w16cex:commentExtensible w16cex:durableId="22BC050F" w16cex:dateUtc="2020-07-17T10:07: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2F515215" w16cid:durableId="22BBF9FC"/>
  <w16cid:commentId w16cid:paraId="58818907" w16cid:durableId="22BBF9FD"/>
  <w16cid:commentId w16cid:paraId="3403BC13" w16cid:durableId="22BBFD30"/>
  <w16cid:commentId w16cid:paraId="25E9CDDF" w16cid:durableId="22C14FE0"/>
  <w16cid:commentId w16cid:paraId="14A7BACF" w16cid:durableId="22BBF9FE"/>
  <w16cid:commentId w16cid:paraId="56D3B1AE" w16cid:durableId="22BBF9FF"/>
  <w16cid:commentId w16cid:paraId="233A4FF2" w16cid:durableId="22BBFD9C"/>
  <w16cid:commentId w16cid:paraId="02770338" w16cid:durableId="22C1553B"/>
  <w16cid:commentId w16cid:paraId="72B87768" w16cid:durableId="22C154C7"/>
  <w16cid:commentId w16cid:paraId="4F7F15E3" w16cid:durableId="22BBFE58"/>
  <w16cid:commentId w16cid:paraId="3241B13E" w16cid:durableId="22BBFE82"/>
  <w16cid:commentId w16cid:paraId="024298BF" w16cid:durableId="22BBFA00"/>
  <w16cid:commentId w16cid:paraId="01B31BF3" w16cid:durableId="22BBFA01"/>
  <w16cid:commentId w16cid:paraId="15D418FA" w16cid:durableId="22C16E83"/>
  <w16cid:commentId w16cid:paraId="737DF72F" w16cid:durableId="22BBFF03"/>
  <w16cid:commentId w16cid:paraId="3683342D" w16cid:durableId="22BBFA02"/>
  <w16cid:commentId w16cid:paraId="733BED56" w16cid:durableId="22BBFF74"/>
  <w16cid:commentId w16cid:paraId="6ABFE280" w16cid:durableId="22BBFFEA"/>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44A30EB1" w16cid:durableId="22BBFA06"/>
  <w16cid:commentId w16cid:paraId="51785D5F" w16cid:durableId="22BC050F"/>
  <w16cid:commentId w16cid:paraId="6F71DE2D" w16cid:durableId="22BC079F"/>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0C3377E9" w16cid:durableId="22BBFA0B"/>
  <w16cid:commentId w16cid:paraId="5417128D" w16cid:durableId="22BBFA0C"/>
  <w16cid:commentId w16cid:paraId="0C4D886C" w16cid:durableId="22BBFA0D"/>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7BD5659F" w16cid:durableId="22BBFA11"/>
  <w16cid:commentId w16cid:paraId="132F52E3" w16cid:durableId="22BBFA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7"/>
  </w:num>
  <w:num w:numId="6">
    <w:abstractNumId w:val="8"/>
  </w:num>
  <w:num w:numId="7">
    <w:abstractNumId w:val="2"/>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ebecca Randell">
    <w15:presenceInfo w15:providerId="AD" w15:userId="S::rrandell@bradford.ac.uk::cbd9cd56-b502-4789-a023-e20afdff6e69"/>
  </w15:person>
  <w15:person w15:author="David Jenkins">
    <w15:presenceInfo w15:providerId="None" w15:userId="David Jenkins"/>
  </w15:person>
  <w15:person w15:author="Ciarán McInerney">
    <w15:presenceInfo w15:providerId="AD" w15:userId="S-1-5-21-1390067357-1993962763-725345543-614760"/>
  </w15:person>
  <w15:person w15:author="Richard Williams">
    <w15:presenceInfo w15:providerId="AD" w15:userId="S-1-5-21-1715567821-1957994488-725345543-182866"/>
  </w15:person>
  <w15:person w15:author="Dawn Dowding">
    <w15:presenceInfo w15:providerId="AD" w15:userId="S-1-5-21-1715567821-1957994488-725345543-600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C3E"/>
    <w:rsid w:val="00004E11"/>
    <w:rsid w:val="000106B6"/>
    <w:rsid w:val="00010BDA"/>
    <w:rsid w:val="00021296"/>
    <w:rsid w:val="00022E7F"/>
    <w:rsid w:val="000250BA"/>
    <w:rsid w:val="00026387"/>
    <w:rsid w:val="00034A72"/>
    <w:rsid w:val="00036F8C"/>
    <w:rsid w:val="00045EB8"/>
    <w:rsid w:val="00055534"/>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3C4B"/>
    <w:rsid w:val="00106D11"/>
    <w:rsid w:val="00112647"/>
    <w:rsid w:val="00116939"/>
    <w:rsid w:val="00145866"/>
    <w:rsid w:val="00151E77"/>
    <w:rsid w:val="00172673"/>
    <w:rsid w:val="00176F47"/>
    <w:rsid w:val="001809FF"/>
    <w:rsid w:val="001846F5"/>
    <w:rsid w:val="0019077F"/>
    <w:rsid w:val="001D250F"/>
    <w:rsid w:val="001D337E"/>
    <w:rsid w:val="001D63F3"/>
    <w:rsid w:val="001E6930"/>
    <w:rsid w:val="001E7B78"/>
    <w:rsid w:val="001F1F11"/>
    <w:rsid w:val="001F4ED1"/>
    <w:rsid w:val="001F7958"/>
    <w:rsid w:val="00202BF3"/>
    <w:rsid w:val="00203C24"/>
    <w:rsid w:val="002042AB"/>
    <w:rsid w:val="0022366B"/>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432A"/>
    <w:rsid w:val="003F2662"/>
    <w:rsid w:val="003F4D89"/>
    <w:rsid w:val="00404DCD"/>
    <w:rsid w:val="0042675A"/>
    <w:rsid w:val="00427C91"/>
    <w:rsid w:val="00436C11"/>
    <w:rsid w:val="00440844"/>
    <w:rsid w:val="0044234D"/>
    <w:rsid w:val="004500F4"/>
    <w:rsid w:val="00471B5D"/>
    <w:rsid w:val="0048402F"/>
    <w:rsid w:val="00484E71"/>
    <w:rsid w:val="00485BDA"/>
    <w:rsid w:val="004B6407"/>
    <w:rsid w:val="004C47AD"/>
    <w:rsid w:val="004D1594"/>
    <w:rsid w:val="004D2509"/>
    <w:rsid w:val="004D2559"/>
    <w:rsid w:val="004D3B59"/>
    <w:rsid w:val="004E1810"/>
    <w:rsid w:val="004E5CE1"/>
    <w:rsid w:val="00502C2A"/>
    <w:rsid w:val="005433AE"/>
    <w:rsid w:val="00543400"/>
    <w:rsid w:val="00551408"/>
    <w:rsid w:val="005646F8"/>
    <w:rsid w:val="005669B6"/>
    <w:rsid w:val="0057168E"/>
    <w:rsid w:val="005763D2"/>
    <w:rsid w:val="005843D6"/>
    <w:rsid w:val="0058573C"/>
    <w:rsid w:val="00587210"/>
    <w:rsid w:val="005951F5"/>
    <w:rsid w:val="005B1194"/>
    <w:rsid w:val="005B384E"/>
    <w:rsid w:val="005C188E"/>
    <w:rsid w:val="005C22CE"/>
    <w:rsid w:val="005C3899"/>
    <w:rsid w:val="005D1861"/>
    <w:rsid w:val="005D5021"/>
    <w:rsid w:val="005D6A14"/>
    <w:rsid w:val="005E1870"/>
    <w:rsid w:val="0060263F"/>
    <w:rsid w:val="00636CC5"/>
    <w:rsid w:val="00645B3A"/>
    <w:rsid w:val="00656305"/>
    <w:rsid w:val="00660180"/>
    <w:rsid w:val="00660BE3"/>
    <w:rsid w:val="00660F62"/>
    <w:rsid w:val="00664690"/>
    <w:rsid w:val="006655F1"/>
    <w:rsid w:val="00670128"/>
    <w:rsid w:val="00691521"/>
    <w:rsid w:val="006930BF"/>
    <w:rsid w:val="00696E91"/>
    <w:rsid w:val="00697E3A"/>
    <w:rsid w:val="006A43D7"/>
    <w:rsid w:val="006A4C08"/>
    <w:rsid w:val="006A63CC"/>
    <w:rsid w:val="006B1420"/>
    <w:rsid w:val="006B300B"/>
    <w:rsid w:val="006D4CAF"/>
    <w:rsid w:val="006F40D7"/>
    <w:rsid w:val="006F548D"/>
    <w:rsid w:val="007013C0"/>
    <w:rsid w:val="00726CBE"/>
    <w:rsid w:val="0074365C"/>
    <w:rsid w:val="00745D0A"/>
    <w:rsid w:val="007551CF"/>
    <w:rsid w:val="007728F1"/>
    <w:rsid w:val="0077572A"/>
    <w:rsid w:val="007768B1"/>
    <w:rsid w:val="00792C05"/>
    <w:rsid w:val="007A4AE6"/>
    <w:rsid w:val="007B1433"/>
    <w:rsid w:val="007C2CFC"/>
    <w:rsid w:val="007D064F"/>
    <w:rsid w:val="007D55CB"/>
    <w:rsid w:val="007E3C62"/>
    <w:rsid w:val="007E4136"/>
    <w:rsid w:val="00806240"/>
    <w:rsid w:val="008077C5"/>
    <w:rsid w:val="00810D0C"/>
    <w:rsid w:val="00844834"/>
    <w:rsid w:val="0084507D"/>
    <w:rsid w:val="00845B9A"/>
    <w:rsid w:val="00851E30"/>
    <w:rsid w:val="00865867"/>
    <w:rsid w:val="008A0035"/>
    <w:rsid w:val="008E287D"/>
    <w:rsid w:val="008E3903"/>
    <w:rsid w:val="008F18E2"/>
    <w:rsid w:val="00904F12"/>
    <w:rsid w:val="00906431"/>
    <w:rsid w:val="0091758F"/>
    <w:rsid w:val="009224CA"/>
    <w:rsid w:val="0092381F"/>
    <w:rsid w:val="00925D03"/>
    <w:rsid w:val="0093483F"/>
    <w:rsid w:val="00942589"/>
    <w:rsid w:val="0094634B"/>
    <w:rsid w:val="009566A0"/>
    <w:rsid w:val="00957EF1"/>
    <w:rsid w:val="009667C9"/>
    <w:rsid w:val="00970743"/>
    <w:rsid w:val="0097113D"/>
    <w:rsid w:val="00976585"/>
    <w:rsid w:val="00977D1D"/>
    <w:rsid w:val="00982746"/>
    <w:rsid w:val="009978E4"/>
    <w:rsid w:val="009B3EEC"/>
    <w:rsid w:val="009D0ABB"/>
    <w:rsid w:val="009D0DA8"/>
    <w:rsid w:val="009D34D2"/>
    <w:rsid w:val="009D445B"/>
    <w:rsid w:val="009E6042"/>
    <w:rsid w:val="00A01C74"/>
    <w:rsid w:val="00A166DA"/>
    <w:rsid w:val="00A20FF2"/>
    <w:rsid w:val="00A2296F"/>
    <w:rsid w:val="00A358FA"/>
    <w:rsid w:val="00A37072"/>
    <w:rsid w:val="00A41E27"/>
    <w:rsid w:val="00A66B8C"/>
    <w:rsid w:val="00A85774"/>
    <w:rsid w:val="00AA168B"/>
    <w:rsid w:val="00AA3B35"/>
    <w:rsid w:val="00AA44BF"/>
    <w:rsid w:val="00AA6BB1"/>
    <w:rsid w:val="00AB2605"/>
    <w:rsid w:val="00AB3439"/>
    <w:rsid w:val="00AC2027"/>
    <w:rsid w:val="00AC4731"/>
    <w:rsid w:val="00AC4FD6"/>
    <w:rsid w:val="00AC6904"/>
    <w:rsid w:val="00AC7E1A"/>
    <w:rsid w:val="00AD4971"/>
    <w:rsid w:val="00AD734F"/>
    <w:rsid w:val="00AE6E53"/>
    <w:rsid w:val="00B05D6C"/>
    <w:rsid w:val="00B11DC6"/>
    <w:rsid w:val="00B16B1C"/>
    <w:rsid w:val="00B16CD2"/>
    <w:rsid w:val="00B23B5B"/>
    <w:rsid w:val="00B257BA"/>
    <w:rsid w:val="00B4439A"/>
    <w:rsid w:val="00B51A64"/>
    <w:rsid w:val="00B539A6"/>
    <w:rsid w:val="00B56E66"/>
    <w:rsid w:val="00B613F9"/>
    <w:rsid w:val="00B63A48"/>
    <w:rsid w:val="00B8035A"/>
    <w:rsid w:val="00B80719"/>
    <w:rsid w:val="00BA1042"/>
    <w:rsid w:val="00BA5A47"/>
    <w:rsid w:val="00BA7B39"/>
    <w:rsid w:val="00BB063F"/>
    <w:rsid w:val="00BB08F2"/>
    <w:rsid w:val="00BB64DA"/>
    <w:rsid w:val="00BC5580"/>
    <w:rsid w:val="00BC70AB"/>
    <w:rsid w:val="00BE037C"/>
    <w:rsid w:val="00BE4D72"/>
    <w:rsid w:val="00BE66F8"/>
    <w:rsid w:val="00BF31E9"/>
    <w:rsid w:val="00BF3A64"/>
    <w:rsid w:val="00BF48F2"/>
    <w:rsid w:val="00BF751D"/>
    <w:rsid w:val="00BF7E4A"/>
    <w:rsid w:val="00C104AB"/>
    <w:rsid w:val="00C17F5B"/>
    <w:rsid w:val="00C2018E"/>
    <w:rsid w:val="00C361D0"/>
    <w:rsid w:val="00C42EFF"/>
    <w:rsid w:val="00C4500B"/>
    <w:rsid w:val="00C4621B"/>
    <w:rsid w:val="00C60DFC"/>
    <w:rsid w:val="00C630E0"/>
    <w:rsid w:val="00C769FE"/>
    <w:rsid w:val="00C77557"/>
    <w:rsid w:val="00C82A4A"/>
    <w:rsid w:val="00C87DCA"/>
    <w:rsid w:val="00C903CD"/>
    <w:rsid w:val="00C90E7C"/>
    <w:rsid w:val="00C94FC0"/>
    <w:rsid w:val="00CB1C67"/>
    <w:rsid w:val="00CB61D2"/>
    <w:rsid w:val="00CC11BB"/>
    <w:rsid w:val="00CE48ED"/>
    <w:rsid w:val="00D00A14"/>
    <w:rsid w:val="00D018E4"/>
    <w:rsid w:val="00D10464"/>
    <w:rsid w:val="00D14F7E"/>
    <w:rsid w:val="00D43272"/>
    <w:rsid w:val="00D432FD"/>
    <w:rsid w:val="00D55A92"/>
    <w:rsid w:val="00D6264E"/>
    <w:rsid w:val="00D67540"/>
    <w:rsid w:val="00D70AD9"/>
    <w:rsid w:val="00D70CDB"/>
    <w:rsid w:val="00D76FC3"/>
    <w:rsid w:val="00D77B4B"/>
    <w:rsid w:val="00D90488"/>
    <w:rsid w:val="00DA09EC"/>
    <w:rsid w:val="00DA25EE"/>
    <w:rsid w:val="00DB6DEE"/>
    <w:rsid w:val="00DB7CE8"/>
    <w:rsid w:val="00DC3CBB"/>
    <w:rsid w:val="00DD5E0F"/>
    <w:rsid w:val="00DE29AB"/>
    <w:rsid w:val="00DF5C59"/>
    <w:rsid w:val="00E03105"/>
    <w:rsid w:val="00E124EC"/>
    <w:rsid w:val="00E20652"/>
    <w:rsid w:val="00E20AE5"/>
    <w:rsid w:val="00E27DC6"/>
    <w:rsid w:val="00E377E5"/>
    <w:rsid w:val="00E37BDE"/>
    <w:rsid w:val="00E47621"/>
    <w:rsid w:val="00E51576"/>
    <w:rsid w:val="00E538DD"/>
    <w:rsid w:val="00E619A1"/>
    <w:rsid w:val="00E72FB6"/>
    <w:rsid w:val="00E801B5"/>
    <w:rsid w:val="00E844AE"/>
    <w:rsid w:val="00E947B2"/>
    <w:rsid w:val="00E95698"/>
    <w:rsid w:val="00E956B3"/>
    <w:rsid w:val="00E971A6"/>
    <w:rsid w:val="00E97300"/>
    <w:rsid w:val="00EA645D"/>
    <w:rsid w:val="00EA677C"/>
    <w:rsid w:val="00EB41D2"/>
    <w:rsid w:val="00EB77A0"/>
    <w:rsid w:val="00EC0EB1"/>
    <w:rsid w:val="00EC26A9"/>
    <w:rsid w:val="00EC546B"/>
    <w:rsid w:val="00EC5B1F"/>
    <w:rsid w:val="00ED7385"/>
    <w:rsid w:val="00EE1801"/>
    <w:rsid w:val="00EE6CBD"/>
    <w:rsid w:val="00EF53C4"/>
    <w:rsid w:val="00F044CF"/>
    <w:rsid w:val="00F13924"/>
    <w:rsid w:val="00F32618"/>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EB6EADBE635BE4DB516C9ED21DB1856" ma:contentTypeVersion="10" ma:contentTypeDescription="Create a new document." ma:contentTypeScope="" ma:versionID="249bf2643405113e7e9d3c70d871e935">
  <xsd:schema xmlns:xsd="http://www.w3.org/2001/XMLSchema" xmlns:xs="http://www.w3.org/2001/XMLSchema" xmlns:p="http://schemas.microsoft.com/office/2006/metadata/properties" xmlns:ns3="4cb5a408-0502-4022-bd73-2ad7d474ef06" targetNamespace="http://schemas.microsoft.com/office/2006/metadata/properties" ma:root="true" ma:fieldsID="985f92d12ceb3266d061f823985bb689" ns3:_="">
    <xsd:import namespace="4cb5a408-0502-4022-bd73-2ad7d474ef0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b5a408-0502-4022-bd73-2ad7d474ef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2A3C543-0875-4B6A-9AB7-6309F6096C53}">
  <ds:schemaRefs>
    <ds:schemaRef ds:uri="http://schemas.openxmlformats.org/officeDocument/2006/bibliography"/>
  </ds:schemaRefs>
</ds:datastoreItem>
</file>

<file path=customXml/itemProps2.xml><?xml version="1.0" encoding="utf-8"?>
<ds:datastoreItem xmlns:ds="http://schemas.openxmlformats.org/officeDocument/2006/customXml" ds:itemID="{DA395CD6-D224-46B7-AD9B-B558D14820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b5a408-0502-4022-bd73-2ad7d474ef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CC37764-4454-4AEC-8F8D-91B1E1431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0</Pages>
  <Words>24653</Words>
  <Characters>140524</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David Jenkins</cp:lastModifiedBy>
  <cp:revision>4</cp:revision>
  <dcterms:created xsi:type="dcterms:W3CDTF">2020-07-21T10:35:00Z</dcterms:created>
  <dcterms:modified xsi:type="dcterms:W3CDTF">2020-07-2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4EB6EADBE635BE4DB516C9ED21DB1856</vt:lpwstr>
  </property>
</Properties>
</file>